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1055553C" w14:textId="77777777" w:rsidTr="00165F9E">
        <w:tc>
          <w:tcPr>
            <w:tcW w:w="2271" w:type="dxa"/>
            <w:tcBorders>
              <w:bottom w:val="single" w:sz="4" w:space="0" w:color="auto"/>
            </w:tcBorders>
          </w:tcPr>
          <w:p w14:paraId="35B30BE6" w14:textId="2883BA0B" w:rsidR="000058F5" w:rsidRPr="0009482A" w:rsidRDefault="000058F5" w:rsidP="000058F5">
            <w:pPr>
              <w:tabs>
                <w:tab w:val="left" w:pos="10773"/>
              </w:tabs>
              <w:spacing w:line="240" w:lineRule="auto"/>
              <w:ind w:right="1133" w:firstLine="0"/>
              <w:rPr>
                <w:rFonts w:ascii="CMU Serif" w:hAnsi="CMU Serif" w:cs="CMU Serif"/>
              </w:rPr>
            </w:pPr>
            <w:bookmarkStart w:id="0" w:name="_Toc494139845"/>
          </w:p>
        </w:tc>
        <w:tc>
          <w:tcPr>
            <w:tcW w:w="6234" w:type="dxa"/>
            <w:tcBorders>
              <w:bottom w:val="single" w:sz="4" w:space="0" w:color="auto"/>
            </w:tcBorders>
            <w:shd w:val="clear" w:color="auto" w:fill="FFFFFF" w:themeFill="background1"/>
          </w:tcPr>
          <w:p w14:paraId="30DC5929" w14:textId="00FD8C7D" w:rsidR="000058F5" w:rsidRPr="0009482A" w:rsidRDefault="001522B9" w:rsidP="001522B9">
            <w:pPr>
              <w:pStyle w:val="Ttulo1"/>
              <w:spacing w:before="0" w:after="0" w:line="240" w:lineRule="auto"/>
              <w:ind w:left="4117" w:hanging="431"/>
              <w:outlineLvl w:val="0"/>
              <w:rPr>
                <w:rFonts w:ascii="Tw Cen MT" w:hAnsi="Tw Cen MT" w:cs="CMU Serif"/>
                <w:sz w:val="200"/>
                <w:szCs w:val="200"/>
              </w:rPr>
            </w:pPr>
            <w:r w:rsidRPr="0009482A">
              <w:rPr>
                <w:rFonts w:ascii="Tw Cen MT" w:hAnsi="Tw Cen MT" w:cs="CMU Serif"/>
                <w:sz w:val="200"/>
                <w:szCs w:val="200"/>
              </w:rPr>
              <w:t>3</w:t>
            </w:r>
          </w:p>
        </w:tc>
      </w:tr>
      <w:tr w:rsidR="000058F5" w:rsidRPr="0009482A" w14:paraId="672D0253" w14:textId="77777777" w:rsidTr="00165F9E">
        <w:tc>
          <w:tcPr>
            <w:tcW w:w="8505" w:type="dxa"/>
            <w:gridSpan w:val="2"/>
            <w:tcBorders>
              <w:bottom w:val="single" w:sz="4" w:space="0" w:color="auto"/>
            </w:tcBorders>
          </w:tcPr>
          <w:p w14:paraId="6A695D4B" w14:textId="264D6C10" w:rsidR="000058F5" w:rsidRPr="0009482A" w:rsidRDefault="001522B9" w:rsidP="00CE1DCA">
            <w:pPr>
              <w:tabs>
                <w:tab w:val="left" w:pos="10773"/>
              </w:tabs>
              <w:spacing w:line="240" w:lineRule="auto"/>
              <w:ind w:firstLine="0"/>
              <w:rPr>
                <w:rFonts w:ascii="Tw Cen MT" w:hAnsi="Tw Cen MT" w:cs="CMU Serif"/>
                <w:b/>
                <w:bCs/>
                <w:sz w:val="28"/>
                <w:szCs w:val="28"/>
              </w:rPr>
            </w:pPr>
            <w:r w:rsidRPr="0009482A">
              <w:rPr>
                <w:rFonts w:ascii="Tw Cen MT" w:hAnsi="Tw Cen MT" w:cs="CMU Serif"/>
                <w:b/>
                <w:bCs/>
                <w:sz w:val="28"/>
                <w:szCs w:val="28"/>
              </w:rPr>
              <w:t>MÉTODOS</w:t>
            </w:r>
            <w:r w:rsidR="001A57A5">
              <w:rPr>
                <w:rFonts w:ascii="Tw Cen MT" w:hAnsi="Tw Cen MT" w:cs="CMU Serif"/>
                <w:b/>
                <w:bCs/>
                <w:sz w:val="28"/>
                <w:szCs w:val="28"/>
              </w:rPr>
              <w:t xml:space="preserve"> DE </w:t>
            </w:r>
            <w:r w:rsidRPr="0009482A">
              <w:rPr>
                <w:rFonts w:ascii="Tw Cen MT" w:hAnsi="Tw Cen MT" w:cs="CMU Serif"/>
                <w:b/>
                <w:bCs/>
                <w:sz w:val="28"/>
                <w:szCs w:val="28"/>
              </w:rPr>
              <w:t>DIMENSIONAMENTO E CONSIDERAÇÕES DAS AÇÕES</w:t>
            </w:r>
          </w:p>
        </w:tc>
      </w:tr>
    </w:tbl>
    <w:p w14:paraId="4652E7B7" w14:textId="07095E34" w:rsidR="000058F5" w:rsidRPr="0009482A" w:rsidRDefault="000058F5" w:rsidP="000058F5">
      <w:pPr>
        <w:spacing w:line="240" w:lineRule="auto"/>
        <w:rPr>
          <w:rFonts w:ascii="CMU Serif" w:hAnsi="CMU Serif" w:cs="CMU Serif"/>
        </w:rPr>
      </w:pPr>
    </w:p>
    <w:p w14:paraId="0D6FAF29" w14:textId="109F6933" w:rsidR="00C9129D" w:rsidRPr="0009482A" w:rsidRDefault="00C9129D" w:rsidP="000058F5">
      <w:pPr>
        <w:spacing w:line="240" w:lineRule="auto"/>
        <w:rPr>
          <w:rFonts w:ascii="CMU Serif" w:hAnsi="CMU Serif" w:cs="CMU Serif"/>
        </w:rPr>
      </w:pPr>
    </w:p>
    <w:p w14:paraId="21B942A7" w14:textId="15DC071E" w:rsidR="00165F9E" w:rsidRPr="0009482A" w:rsidRDefault="004D0609" w:rsidP="00155EC5">
      <w:pPr>
        <w:ind w:firstLine="0"/>
        <w:rPr>
          <w:rFonts w:ascii="CMU Serif" w:hAnsi="CMU Serif" w:cs="CMU Serif"/>
          <w:szCs w:val="24"/>
        </w:rPr>
      </w:pPr>
      <w:r w:rsidRPr="0009482A">
        <w:rPr>
          <w:rFonts w:ascii="CMU Serif" w:hAnsi="CMU Serif" w:cs="CMU Serif"/>
          <w:szCs w:val="24"/>
        </w:rPr>
        <w:t>Esta seção trata sobre os métodos de dimensionamento e das considerações de ações nos sistemas estruturais</w:t>
      </w:r>
      <w:r w:rsidR="00594EF4" w:rsidRPr="0009482A">
        <w:rPr>
          <w:rFonts w:ascii="CMU Serif" w:hAnsi="CMU Serif" w:cs="CMU Serif"/>
          <w:szCs w:val="24"/>
        </w:rPr>
        <w:t xml:space="preserve"> de acordo com as normativas brasileiras</w:t>
      </w:r>
      <w:r w:rsidRPr="0009482A">
        <w:rPr>
          <w:rFonts w:ascii="CMU Serif" w:hAnsi="CMU Serif" w:cs="CMU Serif"/>
          <w:szCs w:val="24"/>
        </w:rPr>
        <w:t xml:space="preserve">. Primeiramente são apresentados os conceitos que envolvem a segurança estrutural. Em seguida, são estabelecidas as condições de resistência de cálculo para que se proceda o dimensionamento estrutural de acordo com o método dos estados limites. Por fim, são descritas as diferentes ações que podem atuar </w:t>
      </w:r>
      <w:r w:rsidR="00594EF4" w:rsidRPr="0009482A">
        <w:rPr>
          <w:rFonts w:ascii="CMU Serif" w:hAnsi="CMU Serif" w:cs="CMU Serif"/>
          <w:szCs w:val="24"/>
        </w:rPr>
        <w:t>nos sistemas mais usuais para concreto armado</w:t>
      </w:r>
      <w:r w:rsidRPr="0009482A">
        <w:rPr>
          <w:rFonts w:ascii="CMU Serif" w:hAnsi="CMU Serif" w:cs="CMU Serif"/>
          <w:szCs w:val="24"/>
        </w:rPr>
        <w:t>.</w:t>
      </w:r>
    </w:p>
    <w:p w14:paraId="3509BC1B" w14:textId="77777777" w:rsidR="00155EC5" w:rsidRPr="0009482A" w:rsidRDefault="00155EC5" w:rsidP="00155EC5">
      <w:pPr>
        <w:rPr>
          <w:rFonts w:ascii="CMU Serif" w:hAnsi="CMU Serif" w:cs="CMU Serif"/>
          <w:szCs w:val="24"/>
        </w:rPr>
      </w:pPr>
    </w:p>
    <w:p w14:paraId="22DD2B0E" w14:textId="52A1178D" w:rsidR="004D0609" w:rsidRPr="0009482A" w:rsidRDefault="004D0609" w:rsidP="004D0609">
      <w:pPr>
        <w:pStyle w:val="Ttulo2"/>
        <w:rPr>
          <w:rFonts w:cs="CMU Serif"/>
          <w:color w:val="auto"/>
        </w:rPr>
      </w:pPr>
      <w:r w:rsidRPr="0009482A">
        <w:rPr>
          <w:rFonts w:cs="CMU Serif"/>
          <w:color w:val="auto"/>
        </w:rPr>
        <w:t xml:space="preserve">Introdução a segurança estrutural </w:t>
      </w:r>
    </w:p>
    <w:p w14:paraId="40B49046" w14:textId="48CC6C97" w:rsidR="00165F9E" w:rsidRPr="0009482A" w:rsidRDefault="004D0609" w:rsidP="00155EC5">
      <w:pPr>
        <w:pStyle w:val="Itemizaodentrodotexto"/>
        <w:numPr>
          <w:ilvl w:val="0"/>
          <w:numId w:val="0"/>
        </w:numPr>
        <w:spacing w:before="120" w:after="120"/>
        <w:rPr>
          <w:rFonts w:ascii="CMU Serif" w:hAnsi="CMU Serif" w:cs="CMU Serif"/>
          <w:lang w:eastAsia="ar-SA"/>
        </w:rPr>
      </w:pPr>
      <w:r w:rsidRPr="0009482A">
        <w:rPr>
          <w:rFonts w:ascii="CMU Serif" w:eastAsiaTheme="minorEastAsia" w:hAnsi="CMU Serif" w:cs="CMU Serif"/>
          <w:lang w:eastAsia="pt-BR"/>
        </w:rPr>
        <w:t>Conceitualmente</w:t>
      </w:r>
      <w:r w:rsidR="000028FE"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segurança estrutural pode ser dada como a distância entre uma situação de ruína e uma situação de uso, sendo que ao longo da vida útil dessa estrutura a segurança permitirá a ela suportar as ações mais desfavoráveis que podem vir a ocorrer</w:t>
      </w:r>
      <w:r w:rsidR="002F5A86" w:rsidRPr="0009482A">
        <w:rPr>
          <w:rFonts w:ascii="CMU Serif" w:eastAsiaTheme="minorEastAsia" w:hAnsi="CMU Serif" w:cs="CMU Serif"/>
          <w:lang w:eastAsia="pt-BR"/>
        </w:rPr>
        <w:t xml:space="preserve">. </w:t>
      </w:r>
      <w:r w:rsidRPr="0009482A">
        <w:rPr>
          <w:rFonts w:ascii="CMU Serif" w:hAnsi="CMU Serif" w:cs="CMU Serif"/>
          <w:lang w:eastAsia="ar-SA"/>
        </w:rPr>
        <w:t>Segundo</w:t>
      </w:r>
      <w:r w:rsidR="00155EC5" w:rsidRPr="0009482A">
        <w:rPr>
          <w:rFonts w:ascii="CMU Serif" w:hAnsi="CMU Serif" w:cs="CMU Serif"/>
          <w:lang w:eastAsia="ar-SA"/>
        </w:rPr>
        <w:t xml:space="preserve"> Carvalho e Figueiredo Filho</w:t>
      </w:r>
      <w:r w:rsidRPr="0009482A">
        <w:rPr>
          <w:rFonts w:ascii="CMU Serif" w:hAnsi="CMU Serif" w:cs="CMU Serif"/>
          <w:lang w:eastAsia="ar-SA"/>
        </w:rPr>
        <w:t xml:space="preserve">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sNXq6N8Z","properties":{"formattedCitation":"[1]","plainCitation":"[1]","noteIndex":0},"citationItems":[{"id":"TGHI1aEA/5VocaO6P","uris":["http://zotero.org/users/5942019/items/WU68CETP"],"uri":["http://zotero.org/users/5942019/items/WU68CETP"],"itemData":{"id":450,"type":"book","ISBN":"85-7600-356-2","language":"pt","number-of-pages":"415","publisher":"EdUFSCar","title":"Livro - Cálculo e Detalhamento de Estruturas Usuais de Concreto Armado no Submarino.com","volume":"1","author":[{"family":"Carvalho","given":"Roberto Chust"},{"family":"Figueiredo Filho","given":"Jasson Rodrigues","dropping-particle":"de"}],"accessed":{"date-parts":[["2019",9,10]]},"issued":{"date-parts":[["2014"]]}}}],"schema":"https://github.com/citation-style-language/schema/raw/master/csl-citation.json"} </w:instrText>
      </w:r>
      <w:r w:rsidRPr="0009482A">
        <w:rPr>
          <w:rFonts w:ascii="CMU Serif" w:hAnsi="CMU Serif" w:cs="CMU Serif"/>
          <w:lang w:eastAsia="ar-SA"/>
        </w:rPr>
        <w:fldChar w:fldCharType="separate"/>
      </w:r>
      <w:r w:rsidR="00FA5572" w:rsidRPr="0009482A">
        <w:rPr>
          <w:rFonts w:ascii="CMU Serif" w:hAnsi="CMU Serif" w:cs="CMU Serif"/>
        </w:rPr>
        <w:t>[1]</w:t>
      </w:r>
      <w:r w:rsidRPr="0009482A">
        <w:rPr>
          <w:rFonts w:ascii="CMU Serif" w:hAnsi="CMU Serif" w:cs="CMU Serif"/>
          <w:lang w:eastAsia="ar-SA"/>
        </w:rPr>
        <w:fldChar w:fldCharType="end"/>
      </w:r>
      <w:r w:rsidRPr="0009482A">
        <w:rPr>
          <w:rFonts w:ascii="CMU Serif" w:hAnsi="CMU Serif" w:cs="CMU Serif"/>
          <w:lang w:eastAsia="ar-SA"/>
        </w:rPr>
        <w:t xml:space="preserve"> o cálculo, ou dimensionamento, de uma estrutura deve garantir que ela suporte, de forma segura, estável e sem deformações excessivas, todas as solicitações a que estará submetida durante sua execução e vida útil.</w:t>
      </w:r>
    </w:p>
    <w:p w14:paraId="15220B0E"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0FD52E4D" w14:textId="6561A7D0" w:rsidR="00155EC5" w:rsidRPr="0009482A" w:rsidRDefault="00155EC5" w:rsidP="00155EC5">
      <w:pPr>
        <w:rPr>
          <w:rFonts w:ascii="CMU Serif" w:hAnsi="CMU Serif" w:cs="CMU Serif"/>
          <w:szCs w:val="24"/>
        </w:rPr>
      </w:pPr>
      <w:r w:rsidRPr="0009482A">
        <w:rPr>
          <w:rFonts w:ascii="CMU Serif" w:hAnsi="CMU Serif" w:cs="CMU Serif"/>
          <w:szCs w:val="24"/>
        </w:rPr>
        <w:lastRenderedPageBreak/>
        <w:t xml:space="preserve">Beck </w:t>
      </w:r>
      <w:r w:rsidR="0009482A">
        <w:rPr>
          <w:rFonts w:ascii="CMU Serif" w:hAnsi="CMU Serif" w:cs="CMU Serif"/>
          <w:szCs w:val="24"/>
        </w:rPr>
        <w:fldChar w:fldCharType="begin"/>
      </w:r>
      <w:r w:rsidR="0009482A">
        <w:rPr>
          <w:rFonts w:ascii="CMU Serif" w:hAnsi="CMU Serif" w:cs="CMU Serif"/>
          <w:szCs w:val="24"/>
        </w:rPr>
        <w:instrText xml:space="preserve"> ADDIN ZOTERO_ITEM CSL_CITATION {"citationID":"aocONguR","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09482A" w:rsidRPr="0009482A">
        <w:rPr>
          <w:rFonts w:ascii="CMU Serif" w:hAnsi="CMU Serif" w:cs="CMU Serif"/>
        </w:rPr>
        <w:t>[2]</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248B36A5" w14:textId="77777777" w:rsidTr="00155EC5">
        <w:tc>
          <w:tcPr>
            <w:tcW w:w="8364" w:type="dxa"/>
          </w:tcPr>
          <w:p w14:paraId="665D4E21" w14:textId="4D236F98"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1"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1"/>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09482A">
              <w:rPr>
                <w:rFonts w:ascii="CMU Serif" w:hAnsi="CMU Serif" w:cs="CMU Serif"/>
                <w:sz w:val="20"/>
                <w:szCs w:val="20"/>
              </w:rPr>
              <w:instrText xml:space="preserve"> ADDIN ZOTERO_ITEM CSL_CITATION {"citationID":"zv1JWiKU","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09482A" w:rsidRPr="0009482A">
              <w:rPr>
                <w:rFonts w:ascii="CMU Serif" w:hAnsi="CMU Serif" w:cs="CMU Serif"/>
                <w:sz w:val="20"/>
                <w:szCs w:val="20"/>
              </w:rPr>
              <w:t>[2]</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4C02AC05" w14:textId="77777777" w:rsidTr="00155EC5">
        <w:tc>
          <w:tcPr>
            <w:tcW w:w="8364" w:type="dxa"/>
          </w:tcPr>
          <w:p w14:paraId="0BBC25CC" w14:textId="3E4DA8F1"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4456FFEA" wp14:editId="2F8BB290">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03374" cy="3436689"/>
                          </a:xfrm>
                          <a:prstGeom prst="rect">
                            <a:avLst/>
                          </a:prstGeom>
                        </pic:spPr>
                      </pic:pic>
                    </a:graphicData>
                  </a:graphic>
                </wp:inline>
              </w:drawing>
            </w:r>
          </w:p>
        </w:tc>
      </w:tr>
    </w:tbl>
    <w:p w14:paraId="550C4CAE" w14:textId="3B119AF2"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w:t>
      </w:r>
      <w:r w:rsidR="00155EC5" w:rsidRPr="0009482A">
        <w:rPr>
          <w:rFonts w:ascii="CMU Serif" w:hAnsi="CMU Serif" w:cs="CMU Serif"/>
          <w:szCs w:val="24"/>
        </w:rPr>
        <w:lastRenderedPageBreak/>
        <w:t xml:space="preserve">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645143" w:rsidRPr="00645143">
        <w:rPr>
          <w:rFonts w:ascii="CMU Serif" w:hAnsi="CMU Serif" w:cs="CMU Serif"/>
          <w:szCs w:val="24"/>
        </w:rPr>
        <w:t>Quadro 3.1</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5698C3D7" w14:textId="77777777" w:rsidTr="002F5A86">
        <w:trPr>
          <w:trHeight w:val="286"/>
          <w:jc w:val="center"/>
        </w:trPr>
        <w:tc>
          <w:tcPr>
            <w:tcW w:w="8726" w:type="dxa"/>
            <w:vAlign w:val="center"/>
          </w:tcPr>
          <w:p w14:paraId="20B83A14" w14:textId="0F0D7E84" w:rsidR="002F5A86" w:rsidRPr="0009482A" w:rsidRDefault="002F5A86" w:rsidP="0009482A">
            <w:pPr>
              <w:spacing w:before="20" w:after="20" w:line="240" w:lineRule="auto"/>
              <w:ind w:firstLine="0"/>
              <w:jc w:val="center"/>
              <w:rPr>
                <w:rFonts w:ascii="CMU Serif" w:hAnsi="CMU Serif" w:cs="CMU Serif"/>
                <w:sz w:val="20"/>
                <w:szCs w:val="20"/>
              </w:rPr>
            </w:pPr>
            <w:bookmarkStart w:id="2" w:name="_Ref38267556"/>
            <w:bookmarkStart w:id="3" w:name="_Hlk18997793"/>
            <w:bookmarkStart w:id="4"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2"/>
            <w:r w:rsidRPr="0009482A">
              <w:rPr>
                <w:rFonts w:ascii="CMU Serif" w:hAnsi="CMU Serif" w:cs="CMU Serif"/>
                <w:sz w:val="20"/>
                <w:szCs w:val="20"/>
              </w:rPr>
              <w:t xml:space="preserve"> - Caracterização das incertezas de um sistema estrutural</w:t>
            </w:r>
            <w:bookmarkEnd w:id="3"/>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Le5lRW5r","properties":{"formattedCitation":"[3]","plainCitation":"[3]","noteIndex":0},"citationItems":[{"id":"TGHI1aEA/fkstQkqO","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09482A" w:rsidRPr="0009482A">
              <w:rPr>
                <w:rFonts w:ascii="CMU Serif" w:hAnsi="CMU Serif" w:cs="CMU Serif"/>
                <w:sz w:val="20"/>
              </w:rPr>
              <w:t>[3]</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21D71AAE"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4B9E7E07"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E003F"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7C555D"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49E3C0E1"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6B476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30742AB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A559CF3"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6172D7E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DD20A5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4DE39FBE" w14:textId="26E0D89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7F6E706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396AD0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7677DDF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F8C69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8B2D3A6" w14:textId="1FCA16FE"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0D79489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DBFFCE"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74F1659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BD23C7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B65DA6C" w14:textId="1AE26CF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48234856"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0E1826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665349F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44A095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4755F8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214C7D7"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E51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D5328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A3DEB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47B1D0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26BB36F"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243757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0FD77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16D6732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C0B8EA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1DB48C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8CF6B9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685E3CA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24A3F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756AEB8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43BA7D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482FE6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6067DED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BDD858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4C592DB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35465F1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3F2A8B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0F3FF84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423CC2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0C5BB54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E78F35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67BA468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70306EB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D14AC91"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6D2CE5CE"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311C32D6"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4"/>
    <w:p w14:paraId="56AB202B" w14:textId="7DC1885F"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7DFE042F" w14:textId="4E5FD85F"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09EFFC34" w14:textId="108FF548"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 dos Estados Limites.</w:t>
      </w:r>
    </w:p>
    <w:p w14:paraId="6F183FA2" w14:textId="4F146A52" w:rsidR="002F5A86" w:rsidRPr="0009482A" w:rsidRDefault="002F5A86" w:rsidP="0009482A">
      <w:pPr>
        <w:rPr>
          <w:rFonts w:ascii="CMU Serif" w:hAnsi="CMU Serif" w:cs="CMU Serif"/>
        </w:rPr>
      </w:pPr>
      <w:r w:rsidRPr="0009482A">
        <w:rPr>
          <w:rFonts w:ascii="CMU Serif" w:hAnsi="CMU Serif" w:cs="CMU Serif"/>
        </w:rPr>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FC1CC2">
        <w:rPr>
          <w:rFonts w:ascii="CMU Serif" w:hAnsi="CMU Serif" w:cs="CMU Serif"/>
        </w:rPr>
        <w:instrText xml:space="preserve"> ADDIN ZOTERO_ITEM CSL_CITATION {"citationID":"Tauje2Fk","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04E0F28" w14:textId="5648D2C8"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FC1CC2">
        <w:rPr>
          <w:rFonts w:ascii="CMU Serif" w:hAnsi="CMU Serif" w:cs="CMU Serif"/>
        </w:rPr>
        <w:instrText xml:space="preserve"> ADDIN ZOTERO_ITEM CSL_CITATION {"citationID":"qBuC4OIE","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DA83B30" w14:textId="5DC972AB" w:rsidR="002F5A86" w:rsidRPr="0009482A" w:rsidRDefault="002F5A86" w:rsidP="0009482A">
      <w:pPr>
        <w:rPr>
          <w:rFonts w:ascii="CMU Serif" w:hAnsi="CMU Serif" w:cs="CMU Serif"/>
        </w:rPr>
      </w:pPr>
      <w:r w:rsidRPr="0009482A">
        <w:rPr>
          <w:rFonts w:ascii="CMU Serif" w:hAnsi="CMU Serif" w:cs="CMU Serif"/>
        </w:rPr>
        <w:lastRenderedPageBreak/>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09482A">
        <w:rPr>
          <w:rStyle w:val="Refdenotaderodap"/>
          <w:rFonts w:ascii="CMU Serif" w:hAnsi="CMU Serif" w:cs="CMU Serif"/>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FC1CC2">
        <w:rPr>
          <w:rFonts w:ascii="CMU Serif" w:hAnsi="CMU Serif" w:cs="CMU Serif"/>
        </w:rPr>
        <w:instrText xml:space="preserve"> ADDIN ZOTERO_ITEM CSL_CITATION {"citationID":"aRcbflgz","properties":{"formattedCitation":"[5]","plainCitation":"[5]","noteIndex":0},"citationItems":[{"id":"TGHI1aEA/dWGkVJkz","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09482A" w:rsidRPr="0009482A">
        <w:rPr>
          <w:rFonts w:ascii="CMU Serif" w:hAnsi="CMU Serif" w:cs="CMU Serif"/>
        </w:rPr>
        <w:t>[5]</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59F3691E"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6A148514" w14:textId="006D6182"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304240A9"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78B7588D" w14:textId="316732DC"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2CCD0C2A"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5158734F"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4D5DE5E2" w14:textId="404CFCD9"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aqt3zT6n","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09482A" w:rsidRPr="0009482A">
        <w:rPr>
          <w:rFonts w:ascii="CMU Serif" w:hAnsi="CMU Serif" w:cs="CMU Serif"/>
        </w:rPr>
        <w:t>[6]</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2</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 xml:space="preserve">a sofisticação dos </w:t>
      </w:r>
      <w:r w:rsidR="00AC42A5" w:rsidRPr="0009482A">
        <w:rPr>
          <w:rFonts w:ascii="CMU Serif" w:hAnsi="CMU Serif" w:cs="CMU Serif"/>
          <w:szCs w:val="24"/>
        </w:rPr>
        <w:lastRenderedPageBreak/>
        <w:t>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4F9B526B" w14:textId="77777777" w:rsidTr="00357E1D">
        <w:tc>
          <w:tcPr>
            <w:tcW w:w="8494" w:type="dxa"/>
          </w:tcPr>
          <w:p w14:paraId="0253456F" w14:textId="4BD8ACE2" w:rsidR="00357E1D" w:rsidRPr="0009482A" w:rsidRDefault="00357E1D" w:rsidP="00357E1D">
            <w:pPr>
              <w:spacing w:before="40" w:after="40" w:line="240" w:lineRule="auto"/>
              <w:ind w:firstLine="0"/>
              <w:rPr>
                <w:rFonts w:ascii="CMU Serif" w:hAnsi="CMU Serif" w:cs="CMU Serif"/>
                <w:sz w:val="20"/>
                <w:szCs w:val="20"/>
              </w:rPr>
            </w:pPr>
            <w:bookmarkStart w:id="5"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fGVpL6uU","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09482A" w:rsidRPr="0009482A">
              <w:rPr>
                <w:rFonts w:ascii="CMU Serif" w:hAnsi="CMU Serif" w:cs="CMU Serif"/>
                <w:sz w:val="20"/>
              </w:rPr>
              <w:t>[6]</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37333753"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5DAA6C0" w14:textId="77777777" w:rsidTr="0009482A">
              <w:trPr>
                <w:jc w:val="center"/>
              </w:trPr>
              <w:tc>
                <w:tcPr>
                  <w:tcW w:w="6175" w:type="dxa"/>
                </w:tcPr>
                <w:p w14:paraId="14B5BB54"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1AE03193"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26DDBE89" w14:textId="77777777" w:rsidTr="0009482A">
              <w:trPr>
                <w:jc w:val="center"/>
              </w:trPr>
              <w:tc>
                <w:tcPr>
                  <w:tcW w:w="6175" w:type="dxa"/>
                </w:tcPr>
                <w:p w14:paraId="503BDF21"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3EBC47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65DB5CDA" w14:textId="77777777" w:rsidTr="0009482A">
              <w:trPr>
                <w:jc w:val="center"/>
              </w:trPr>
              <w:tc>
                <w:tcPr>
                  <w:tcW w:w="6175" w:type="dxa"/>
                </w:tcPr>
                <w:p w14:paraId="23E3606B"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4F6A9C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78A85968" w14:textId="77777777" w:rsidTr="0009482A">
              <w:trPr>
                <w:jc w:val="center"/>
              </w:trPr>
              <w:tc>
                <w:tcPr>
                  <w:tcW w:w="6175" w:type="dxa"/>
                </w:tcPr>
                <w:p w14:paraId="2B860E2F"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50DAE5A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25E340E4" w14:textId="77777777" w:rsidTr="0009482A">
              <w:trPr>
                <w:jc w:val="center"/>
              </w:trPr>
              <w:tc>
                <w:tcPr>
                  <w:tcW w:w="6175" w:type="dxa"/>
                </w:tcPr>
                <w:p w14:paraId="6D7AD7A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63 em diante</w:t>
                  </w:r>
                </w:p>
              </w:tc>
              <w:tc>
                <w:tcPr>
                  <w:tcW w:w="851" w:type="dxa"/>
                </w:tcPr>
                <w:p w14:paraId="1CAFF8A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1A3D27F9" w14:textId="77777777" w:rsidR="00357E1D" w:rsidRPr="0009482A" w:rsidRDefault="00357E1D" w:rsidP="00357E1D">
            <w:pPr>
              <w:pStyle w:val="Textodenotaderodap"/>
              <w:spacing w:before="40" w:after="40"/>
              <w:ind w:firstLine="0"/>
              <w:rPr>
                <w:rFonts w:ascii="CMU Serif" w:hAnsi="CMU Serif" w:cs="CMU Serif"/>
              </w:rPr>
            </w:pPr>
          </w:p>
        </w:tc>
      </w:tr>
    </w:tbl>
    <w:p w14:paraId="071C3D01" w14:textId="77777777" w:rsidR="00DE4E7A" w:rsidRDefault="00DE4E7A" w:rsidP="00DE4E7A">
      <w:pPr>
        <w:rPr>
          <w:rFonts w:cs="CMU Serif"/>
          <w:szCs w:val="28"/>
        </w:rPr>
      </w:pPr>
    </w:p>
    <w:p w14:paraId="2A4E477D" w14:textId="46E62B69"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6B41820" w14:textId="4816040E"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260E724C" w14:textId="3215D20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13438BF4" w14:textId="57EBE3D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2C66DC2A" w14:textId="77777777" w:rsidTr="00357E1D">
        <w:trPr>
          <w:trHeight w:val="430"/>
        </w:trPr>
        <w:tc>
          <w:tcPr>
            <w:tcW w:w="4253" w:type="dxa"/>
            <w:vAlign w:val="center"/>
          </w:tcPr>
          <w:p w14:paraId="42518805" w14:textId="2F926DE6" w:rsidR="00357E1D" w:rsidRPr="00EC3409" w:rsidRDefault="00FA6A82"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4CDBEED9" w14:textId="04C7A629" w:rsidR="00357E1D" w:rsidRPr="0009482A" w:rsidRDefault="00357E1D" w:rsidP="00357E1D">
            <w:pPr>
              <w:spacing w:before="20" w:after="20" w:line="240" w:lineRule="auto"/>
              <w:ind w:firstLine="0"/>
              <w:jc w:val="right"/>
              <w:rPr>
                <w:rFonts w:ascii="CMU Serif" w:hAnsi="CMU Serif" w:cs="CMU Serif"/>
              </w:rPr>
            </w:pPr>
            <w:bookmarkStart w:id="6"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1</w:t>
            </w:r>
            <w:r w:rsidR="00155EC5" w:rsidRPr="0009482A">
              <w:rPr>
                <w:rFonts w:ascii="CMU Serif" w:hAnsi="CMU Serif" w:cs="CMU Serif"/>
                <w:noProof/>
              </w:rPr>
              <w:fldChar w:fldCharType="end"/>
            </w:r>
            <w:r w:rsidRPr="0009482A">
              <w:rPr>
                <w:rFonts w:ascii="CMU Serif" w:hAnsi="CMU Serif" w:cs="CMU Serif"/>
              </w:rPr>
              <w:t>)</w:t>
            </w:r>
            <w:bookmarkEnd w:id="6"/>
          </w:p>
        </w:tc>
      </w:tr>
      <w:tr w:rsidR="00DF777B" w:rsidRPr="0009482A" w14:paraId="2DE9173D" w14:textId="77777777" w:rsidTr="00357E1D">
        <w:trPr>
          <w:trHeight w:val="430"/>
        </w:trPr>
        <w:tc>
          <w:tcPr>
            <w:tcW w:w="4253" w:type="dxa"/>
            <w:vAlign w:val="center"/>
          </w:tcPr>
          <w:p w14:paraId="01190F3A" w14:textId="09FCA4BC" w:rsidR="00357E1D" w:rsidRPr="00EC3409" w:rsidRDefault="00FA6A82"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3969E0FD" w14:textId="7B8AE903" w:rsidR="00357E1D" w:rsidRPr="0009482A" w:rsidRDefault="00357E1D" w:rsidP="00357E1D">
            <w:pPr>
              <w:spacing w:before="20" w:after="20" w:line="240" w:lineRule="auto"/>
              <w:ind w:firstLine="0"/>
              <w:jc w:val="right"/>
              <w:rPr>
                <w:rFonts w:ascii="CMU Serif" w:hAnsi="CMU Serif" w:cs="CMU Serif"/>
              </w:rPr>
            </w:pPr>
            <w:bookmarkStart w:id="7"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2</w:t>
            </w:r>
            <w:r w:rsidR="00155EC5" w:rsidRPr="0009482A">
              <w:rPr>
                <w:rFonts w:ascii="CMU Serif" w:hAnsi="CMU Serif" w:cs="CMU Serif"/>
                <w:noProof/>
              </w:rPr>
              <w:fldChar w:fldCharType="end"/>
            </w:r>
            <w:r w:rsidRPr="0009482A">
              <w:rPr>
                <w:rFonts w:ascii="CMU Serif" w:hAnsi="CMU Serif" w:cs="CMU Serif"/>
              </w:rPr>
              <w:t>)</w:t>
            </w:r>
            <w:bookmarkEnd w:id="7"/>
          </w:p>
        </w:tc>
      </w:tr>
    </w:tbl>
    <w:p w14:paraId="54AECC13" w14:textId="757BDCFD"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50D7E0B9" w14:textId="60B9FCCA"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04D501A9" w14:textId="02B2545B"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Mdsx6hK8","properties":{"formattedCitation":"[7]","plainCitation":"[7]","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805B38" w:rsidRPr="00805B38">
        <w:rPr>
          <w:rFonts w:ascii="CMU Serif" w:hAnsi="CMU Serif" w:cs="CMU Serif"/>
        </w:rPr>
        <w:t>[7]</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7AAD6BCF" w14:textId="73DE2168"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lmucVh2Y","properties":{"formattedCitation":"[7,8]","plainCitation":"[7,8]","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805B38" w:rsidRPr="00805B38">
        <w:rPr>
          <w:rFonts w:ascii="CMU Serif" w:hAnsi="CMU Serif" w:cs="CMU Serif"/>
        </w:rPr>
        <w:t>[7,8]</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6A0DE5F9" w14:textId="116DA5B4"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w:t>
      </w:r>
      <w:r w:rsidR="00357E1D" w:rsidRPr="0009482A">
        <w:rPr>
          <w:rFonts w:ascii="CMU Serif" w:eastAsia="Times New Roman" w:hAnsi="CMU Serif" w:cs="CMU Serif"/>
          <w:szCs w:val="24"/>
          <w:lang w:eastAsia="ar-SA"/>
        </w:rPr>
        <w:lastRenderedPageBreak/>
        <w:t>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SQcFugQu","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805B38" w:rsidRPr="00805B38">
        <w:rPr>
          <w:rFonts w:ascii="CMU Serif" w:hAnsi="CMU Serif" w:cs="CMU Serif"/>
        </w:rPr>
        <w:t>[8]</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323C7260" w14:textId="0C4EA0D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2</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após o completo ganho 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0EFA53" w14:textId="77777777" w:rsidTr="00AC42A5">
        <w:tc>
          <w:tcPr>
            <w:tcW w:w="8494" w:type="dxa"/>
          </w:tcPr>
          <w:p w14:paraId="248B9CE6" w14:textId="2B826C79"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8"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8"/>
            <w:r w:rsidRPr="0009482A">
              <w:rPr>
                <w:rFonts w:ascii="CMU Serif" w:hAnsi="CMU Serif" w:cs="CMU Serif"/>
                <w:sz w:val="20"/>
                <w:szCs w:val="20"/>
              </w:rPr>
              <w:t xml:space="preserve"> - Exemplo de pilar com carga de compressão.</w:t>
            </w:r>
          </w:p>
        </w:tc>
      </w:tr>
      <w:tr w:rsidR="00DF777B" w:rsidRPr="0009482A" w14:paraId="03C11CA9" w14:textId="77777777" w:rsidTr="00AC42A5">
        <w:tc>
          <w:tcPr>
            <w:tcW w:w="8494" w:type="dxa"/>
          </w:tcPr>
          <w:p w14:paraId="28A602AB" w14:textId="1563C132"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59410F0C" wp14:editId="367887CF">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753E43" w14:textId="0C98ED8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3980058" w14:textId="77777777" w:rsidTr="00AC42A5">
        <w:trPr>
          <w:trHeight w:val="430"/>
        </w:trPr>
        <w:tc>
          <w:tcPr>
            <w:tcW w:w="8505" w:type="dxa"/>
            <w:vAlign w:val="center"/>
          </w:tcPr>
          <w:p w14:paraId="06E25308" w14:textId="2003E0C1" w:rsidR="00AC42A5" w:rsidRPr="00805B38" w:rsidRDefault="00FA6A8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0C5A6FD9" w14:textId="77777777" w:rsidTr="00AC42A5">
        <w:trPr>
          <w:trHeight w:val="430"/>
        </w:trPr>
        <w:tc>
          <w:tcPr>
            <w:tcW w:w="8505" w:type="dxa"/>
            <w:vAlign w:val="center"/>
          </w:tcPr>
          <w:p w14:paraId="695210C6" w14:textId="3D0968E8" w:rsidR="00AC42A5" w:rsidRPr="00805B38" w:rsidRDefault="00FA6A8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4818B3D" w14:textId="466A912D"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a verificação da menor inércia e usando o conceito de tensões admissíveis foi possível determinar a carga crítica do sistema estrutural. Nesse </w:t>
      </w:r>
      <w:r w:rsidRPr="0009482A">
        <w:rPr>
          <w:rFonts w:ascii="CMU Serif" w:eastAsia="Times New Roman" w:hAnsi="CMU Serif" w:cs="CMU Serif"/>
          <w:szCs w:val="24"/>
          <w:lang w:eastAsia="ar-SA"/>
        </w:rPr>
        <w:lastRenderedPageBreak/>
        <w:t>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00ED704" w14:textId="77777777" w:rsidTr="00AC42A5">
        <w:trPr>
          <w:trHeight w:val="430"/>
        </w:trPr>
        <w:tc>
          <w:tcPr>
            <w:tcW w:w="8505" w:type="dxa"/>
            <w:vAlign w:val="center"/>
          </w:tcPr>
          <w:p w14:paraId="78C7477F" w14:textId="75DE1F37" w:rsidR="00AC42A5" w:rsidRPr="00805B38" w:rsidRDefault="00FA6A8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5FE2FBD3" w14:textId="77777777" w:rsidTr="00AC42A5">
        <w:trPr>
          <w:trHeight w:val="430"/>
        </w:trPr>
        <w:tc>
          <w:tcPr>
            <w:tcW w:w="8505" w:type="dxa"/>
            <w:vAlign w:val="center"/>
          </w:tcPr>
          <w:p w14:paraId="245B5BF1" w14:textId="0A41BB6E" w:rsidR="00AC42A5" w:rsidRPr="00805B38" w:rsidRDefault="00FA6A8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0A969A7" w14:textId="77777777" w:rsidR="00DE4E7A" w:rsidRPr="00DE4E7A" w:rsidRDefault="00DE4E7A" w:rsidP="00DE4E7A">
      <w:pPr>
        <w:rPr>
          <w:rFonts w:eastAsia="Times New Roman" w:cs="CMU Serif"/>
          <w:szCs w:val="28"/>
          <w:lang w:eastAsia="ar-SA"/>
        </w:rPr>
      </w:pPr>
    </w:p>
    <w:p w14:paraId="6DB38659" w14:textId="744CC834"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2E679483" w14:textId="7F0137B2"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3Yr7lzr7","properties":{"formattedCitation":"[9]","plainCitation":"[9]","noteIndex":0},"citationItems":[{"id":"TGHI1aEA/tWkjMg12","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805B38" w:rsidRPr="00805B38">
        <w:rPr>
          <w:rFonts w:ascii="CMU Serif" w:eastAsiaTheme="minorEastAsia" w:hAnsi="CMU Serif" w:cs="CMU Serif"/>
        </w:rPr>
        <w:t>[9]</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2525AD41" w14:textId="113F3154"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 xml:space="preserve">pesquisadores começaram a vislumbrar a possibilidade de consideração de algumas incertezas no dimensionamento de </w:t>
      </w:r>
      <w:r w:rsidR="00C559CF" w:rsidRPr="00805B38">
        <w:rPr>
          <w:rFonts w:ascii="CMU Serif" w:eastAsia="Times New Roman" w:hAnsi="CMU Serif" w:cs="CMU Serif"/>
          <w:szCs w:val="24"/>
          <w:lang w:eastAsia="ar-SA"/>
        </w:rPr>
        <w:lastRenderedPageBreak/>
        <w:t>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853C7F">
        <w:rPr>
          <w:rFonts w:ascii="CMU Serif" w:eastAsia="Times New Roman" w:hAnsi="CMU Serif" w:cs="CMU Serif"/>
          <w:szCs w:val="24"/>
          <w:lang w:eastAsia="ar-SA"/>
        </w:rPr>
        <w:instrText xml:space="preserve"> ADDIN ZOTERO_ITEM CSL_CITATION {"citationID":"K0x6bf0n","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853C7F" w:rsidRPr="00853C7F">
        <w:rPr>
          <w:rFonts w:ascii="CMU Serif" w:hAnsi="CMU Serif" w:cs="CMU Serif"/>
        </w:rPr>
        <w:t>[2]</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a construção de uma equação denominada equação Estado Limite e então verifica-se a confiabilidade</w:t>
      </w:r>
      <w:r w:rsidR="00853C7F">
        <w:rPr>
          <w:rStyle w:val="Refdenotaderodap"/>
          <w:rFonts w:ascii="CMU Serif" w:eastAsia="Times New Roman" w:hAnsi="CMU Serif" w:cs="CMU Serif"/>
          <w:szCs w:val="24"/>
          <w:lang w:eastAsia="ar-SA"/>
        </w:rPr>
        <w:footnoteReference w:id="2"/>
      </w:r>
      <w:r w:rsidR="00853C7F">
        <w:rPr>
          <w:rFonts w:ascii="CMU Serif" w:eastAsia="Times New Roman" w:hAnsi="CMU Serif" w:cs="CMU Serif"/>
          <w:szCs w:val="24"/>
          <w:lang w:eastAsia="ar-SA"/>
        </w:rPr>
        <w:t xml:space="preserve"> do sistema perante a demanda recebida. </w:t>
      </w:r>
    </w:p>
    <w:p w14:paraId="1662DF7C" w14:textId="1B24C86F"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g82vnQbv","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7EE24DA9" w14:textId="77777777" w:rsidTr="00853C7F">
        <w:trPr>
          <w:trHeight w:val="430"/>
        </w:trPr>
        <w:tc>
          <w:tcPr>
            <w:tcW w:w="6299" w:type="dxa"/>
            <w:vAlign w:val="center"/>
          </w:tcPr>
          <w:p w14:paraId="752F38F4" w14:textId="7C80D40A"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FA8EEEA" w14:textId="44963FAA"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p>
        </w:tc>
      </w:tr>
    </w:tbl>
    <w:p w14:paraId="49B478F0" w14:textId="35879EA1"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m62W5rEI","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0B7FE9BB" w14:textId="77777777" w:rsidTr="00A43A5A">
        <w:trPr>
          <w:trHeight w:val="430"/>
        </w:trPr>
        <w:tc>
          <w:tcPr>
            <w:tcW w:w="6299" w:type="dxa"/>
            <w:vAlign w:val="center"/>
          </w:tcPr>
          <w:p w14:paraId="2B90655B" w14:textId="09EB3408" w:rsidR="00853C7F" w:rsidRPr="00853C7F" w:rsidRDefault="00FA6A82"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5D8D298D" w14:textId="282B9260"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p>
        </w:tc>
      </w:tr>
    </w:tbl>
    <w:p w14:paraId="29A2AAA1" w14:textId="7D0BCA82"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3</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xml:space="preserve">. É possível perceber </w:t>
      </w:r>
      <w:r w:rsidR="00F811F1">
        <w:rPr>
          <w:rFonts w:ascii="CMU Serif" w:eastAsia="Times New Roman" w:hAnsi="CMU Serif" w:cs="CMU Serif"/>
          <w:szCs w:val="24"/>
          <w:lang w:eastAsia="ar-SA"/>
        </w:rPr>
        <w:lastRenderedPageBreak/>
        <w:t>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5071284B" w14:textId="77777777" w:rsidTr="00F811F1">
        <w:tc>
          <w:tcPr>
            <w:tcW w:w="8364" w:type="dxa"/>
          </w:tcPr>
          <w:p w14:paraId="25BCA0CA" w14:textId="7CE9F3C3"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9" w:name="_Ref68517702"/>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bookmarkEnd w:id="9"/>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Pr>
                <w:rFonts w:ascii="CMU Serif" w:hAnsi="CMU Serif" w:cs="CMU Serif"/>
                <w:sz w:val="20"/>
                <w:szCs w:val="20"/>
              </w:rPr>
              <w:instrText xml:space="preserve"> ADDIN ZOTERO_ITEM CSL_CITATION {"citationID":"sbZ66nDo","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Pr>
                <w:rStyle w:val="Refdenotaderodap"/>
                <w:rFonts w:ascii="CMU Serif" w:hAnsi="CMU Serif" w:cs="CMU Serif"/>
                <w:sz w:val="20"/>
                <w:szCs w:val="20"/>
              </w:rPr>
              <w:footnoteReference w:id="3"/>
            </w:r>
            <w:r w:rsidRPr="00F811F1">
              <w:rPr>
                <w:rFonts w:ascii="CMU Serif" w:hAnsi="CMU Serif" w:cs="CMU Serif"/>
                <w:sz w:val="20"/>
                <w:szCs w:val="20"/>
              </w:rPr>
              <w:t>.</w:t>
            </w:r>
          </w:p>
        </w:tc>
      </w:tr>
      <w:tr w:rsidR="00F811F1" w:rsidRPr="0009482A" w14:paraId="12C8B317" w14:textId="77777777" w:rsidTr="00F811F1">
        <w:tc>
          <w:tcPr>
            <w:tcW w:w="8364" w:type="dxa"/>
          </w:tcPr>
          <w:p w14:paraId="2023A6F4" w14:textId="1E60EE82"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7AAADD9" wp14:editId="39DC0F49">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724275" cy="2524125"/>
                          </a:xfrm>
                          <a:prstGeom prst="rect">
                            <a:avLst/>
                          </a:prstGeom>
                        </pic:spPr>
                      </pic:pic>
                    </a:graphicData>
                  </a:graphic>
                </wp:inline>
              </w:drawing>
            </w:r>
          </w:p>
        </w:tc>
      </w:tr>
    </w:tbl>
    <w:p w14:paraId="23E5AA4B" w14:textId="7686C253"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360CCAF2" w14:textId="32282DAA"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12"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2AD9D4DA" w14:textId="0473024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w:t>
      </w:r>
      <w:r>
        <w:rPr>
          <w:rFonts w:ascii="CMU Serif" w:eastAsia="Times New Roman" w:hAnsi="CMU Serif" w:cs="CMU Serif"/>
          <w:szCs w:val="24"/>
          <w:lang w:eastAsia="ar-SA"/>
        </w:rPr>
        <w:lastRenderedPageBreak/>
        <w:t xml:space="preserve">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20 valores (apenas para fins didáticos pois em simulações reais empregam-se valores da 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5EB50775"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B7B9438" w14:textId="77777777" w:rsidTr="00206D8F">
              <w:trPr>
                <w:trHeight w:val="330"/>
                <w:jc w:val="center"/>
              </w:trPr>
              <w:tc>
                <w:tcPr>
                  <w:tcW w:w="751" w:type="pct"/>
                  <w:shd w:val="clear" w:color="auto" w:fill="auto"/>
                  <w:vAlign w:val="center"/>
                  <w:hideMark/>
                </w:tcPr>
                <w:p w14:paraId="6CD58FF3" w14:textId="53BB5820"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58003BFC" w14:textId="46F89A2D"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1C0A232B" w14:textId="7D793DE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4BF3DC52" w14:textId="024EE8FE"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65581C5D" w14:textId="2FFF087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00450F2E" w14:textId="0C219422"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746400B2" w14:textId="67C0C48B"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3227515D" w14:textId="77777777" w:rsidTr="00206D8F">
              <w:trPr>
                <w:trHeight w:val="330"/>
                <w:jc w:val="center"/>
              </w:trPr>
              <w:tc>
                <w:tcPr>
                  <w:tcW w:w="751" w:type="pct"/>
                  <w:shd w:val="clear" w:color="auto" w:fill="FFFFFF" w:themeFill="background1"/>
                  <w:noWrap/>
                  <w:vAlign w:val="center"/>
                  <w:hideMark/>
                </w:tcPr>
                <w:p w14:paraId="0EF1EB42" w14:textId="254C5694"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DAFE51" w14:textId="00102CE8"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95B643B" w14:textId="580B7D8B"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4221208C" w14:textId="54802316"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BEA711B" w14:textId="66B27543"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01CEE8" w14:textId="08E8E2CA"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2C6B79AB" w14:textId="63EECEE1"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04AC4ABD" w14:textId="77777777" w:rsidTr="00206D8F">
              <w:trPr>
                <w:trHeight w:val="330"/>
                <w:jc w:val="center"/>
              </w:trPr>
              <w:tc>
                <w:tcPr>
                  <w:tcW w:w="751" w:type="pct"/>
                  <w:shd w:val="clear" w:color="auto" w:fill="FFFFFF" w:themeFill="background1"/>
                  <w:noWrap/>
                  <w:vAlign w:val="center"/>
                  <w:hideMark/>
                </w:tcPr>
                <w:p w14:paraId="29693820" w14:textId="38D3A0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49AE736" w14:textId="5EEC5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A4D651" w14:textId="6882D56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1FBE90C8" w14:textId="4E7D16A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CC51AB3" w14:textId="024FEAF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09E4142" w14:textId="6910AB6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323A611C" w14:textId="0EEEF3F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B62DCBD" w14:textId="77777777" w:rsidTr="00206D8F">
              <w:trPr>
                <w:trHeight w:val="330"/>
                <w:jc w:val="center"/>
              </w:trPr>
              <w:tc>
                <w:tcPr>
                  <w:tcW w:w="751" w:type="pct"/>
                  <w:shd w:val="clear" w:color="auto" w:fill="FFFFFF" w:themeFill="background1"/>
                  <w:noWrap/>
                  <w:vAlign w:val="center"/>
                  <w:hideMark/>
                </w:tcPr>
                <w:p w14:paraId="60BBE6C9" w14:textId="6CAE0F9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23919AB7" w14:textId="23AF68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3E93553" w14:textId="2175F86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44AF78A2" w14:textId="1E97671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AB3C3A2" w14:textId="7FA8D1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7D64DD16" w14:textId="63F8D5E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2182A0E3" w14:textId="3DF624A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2712E932" w14:textId="77777777" w:rsidTr="00206D8F">
              <w:trPr>
                <w:trHeight w:val="330"/>
                <w:jc w:val="center"/>
              </w:trPr>
              <w:tc>
                <w:tcPr>
                  <w:tcW w:w="751" w:type="pct"/>
                  <w:shd w:val="clear" w:color="auto" w:fill="FFFFFF" w:themeFill="background1"/>
                  <w:noWrap/>
                  <w:vAlign w:val="center"/>
                  <w:hideMark/>
                </w:tcPr>
                <w:p w14:paraId="0ABB01F3" w14:textId="173C5DD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3467F19" w14:textId="739A0D9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286C84A" w14:textId="4CB3E16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07BE6912" w14:textId="2D556A0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ED19522" w14:textId="0AF68FB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9530FA9" w14:textId="21005EE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428C9A94" w14:textId="67A27648"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3E9FC88D" w14:textId="77777777" w:rsidTr="00206D8F">
              <w:trPr>
                <w:trHeight w:val="330"/>
                <w:jc w:val="center"/>
              </w:trPr>
              <w:tc>
                <w:tcPr>
                  <w:tcW w:w="751" w:type="pct"/>
                  <w:shd w:val="clear" w:color="auto" w:fill="FFFFFF" w:themeFill="background1"/>
                  <w:noWrap/>
                  <w:vAlign w:val="center"/>
                  <w:hideMark/>
                </w:tcPr>
                <w:p w14:paraId="1B88FD4E" w14:textId="134C88C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6A6084" w14:textId="4F31DF1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9059739" w14:textId="4C5B075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6873582" w14:textId="04EA1D9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C1C80DD" w14:textId="0EA8F4A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886073" w14:textId="45188D0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56E8DE2A" w14:textId="750CF06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A43F1E5" w14:textId="77777777" w:rsidTr="00206D8F">
              <w:trPr>
                <w:trHeight w:val="330"/>
                <w:jc w:val="center"/>
              </w:trPr>
              <w:tc>
                <w:tcPr>
                  <w:tcW w:w="751" w:type="pct"/>
                  <w:shd w:val="clear" w:color="auto" w:fill="FFFFFF" w:themeFill="background1"/>
                  <w:noWrap/>
                  <w:vAlign w:val="center"/>
                  <w:hideMark/>
                </w:tcPr>
                <w:p w14:paraId="12DD9427" w14:textId="68DEA22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9896838" w14:textId="6009EE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7701433" w14:textId="4BA5A19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71C3928F" w14:textId="1B34115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DA7454" w14:textId="31392DD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5ADA870" w14:textId="19E8DAF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2239625" w14:textId="31923D0E"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7BED56A6" w14:textId="77777777" w:rsidTr="00206D8F">
              <w:trPr>
                <w:trHeight w:val="330"/>
                <w:jc w:val="center"/>
              </w:trPr>
              <w:tc>
                <w:tcPr>
                  <w:tcW w:w="751" w:type="pct"/>
                  <w:shd w:val="clear" w:color="auto" w:fill="FFFFFF" w:themeFill="background1"/>
                  <w:noWrap/>
                  <w:vAlign w:val="center"/>
                  <w:hideMark/>
                </w:tcPr>
                <w:p w14:paraId="6BA3999B" w14:textId="6D5B743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E48D115" w14:textId="0D81E37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A8A038C" w14:textId="7082114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2BB6E182" w14:textId="5C85788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1F6154A" w14:textId="3CF4C5F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89B8249" w14:textId="75AF838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00E21286" w14:textId="0E2A10E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43C6A363" w14:textId="77777777" w:rsidTr="00206D8F">
              <w:trPr>
                <w:trHeight w:val="330"/>
                <w:jc w:val="center"/>
              </w:trPr>
              <w:tc>
                <w:tcPr>
                  <w:tcW w:w="751" w:type="pct"/>
                  <w:shd w:val="clear" w:color="auto" w:fill="FFFFFF" w:themeFill="background1"/>
                  <w:noWrap/>
                  <w:vAlign w:val="center"/>
                  <w:hideMark/>
                </w:tcPr>
                <w:p w14:paraId="5B221272" w14:textId="4CB18FE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2A7342" w14:textId="4F265D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8948EA3" w14:textId="5A548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4630A6A8" w14:textId="08D4A48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37651A6" w14:textId="10F837D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D27263E" w14:textId="45C2C68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61F309AA" w14:textId="3904CB7B"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67241788" w14:textId="77777777" w:rsidTr="00206D8F">
              <w:trPr>
                <w:trHeight w:val="330"/>
                <w:jc w:val="center"/>
              </w:trPr>
              <w:tc>
                <w:tcPr>
                  <w:tcW w:w="751" w:type="pct"/>
                  <w:shd w:val="clear" w:color="auto" w:fill="FFFFFF" w:themeFill="background1"/>
                  <w:noWrap/>
                  <w:vAlign w:val="center"/>
                  <w:hideMark/>
                </w:tcPr>
                <w:p w14:paraId="3676E4A2" w14:textId="7EBAA14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A2DE243" w14:textId="5AF652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D4DDBCA" w14:textId="71C37DB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4EF597BE" w14:textId="5B99F1E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ECB392D" w14:textId="62E9DCB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55D556F" w14:textId="4536D7E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8A32DE2" w14:textId="633E5031"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7523051A" w14:textId="77777777" w:rsidTr="00206D8F">
              <w:trPr>
                <w:trHeight w:val="330"/>
                <w:jc w:val="center"/>
              </w:trPr>
              <w:tc>
                <w:tcPr>
                  <w:tcW w:w="751" w:type="pct"/>
                  <w:shd w:val="clear" w:color="auto" w:fill="FFFFFF" w:themeFill="background1"/>
                  <w:noWrap/>
                  <w:vAlign w:val="center"/>
                  <w:hideMark/>
                </w:tcPr>
                <w:p w14:paraId="6EA7B3D7" w14:textId="232143D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2AB2D7A" w14:textId="0F7E6E1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C6A39" w14:textId="591683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4D8402CB" w14:textId="2560FD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C6C09C6" w14:textId="6244537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7BFDD94" w14:textId="7290E2C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56A438C7" w14:textId="45B8E74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6D4A5B83" w14:textId="77777777" w:rsidTr="00206D8F">
              <w:trPr>
                <w:trHeight w:val="330"/>
                <w:jc w:val="center"/>
              </w:trPr>
              <w:tc>
                <w:tcPr>
                  <w:tcW w:w="751" w:type="pct"/>
                  <w:shd w:val="clear" w:color="auto" w:fill="FFFFFF" w:themeFill="background1"/>
                  <w:noWrap/>
                  <w:vAlign w:val="center"/>
                  <w:hideMark/>
                </w:tcPr>
                <w:p w14:paraId="5B87BC57" w14:textId="6F6FA92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0151463A" w14:textId="0A722F54"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5FFD2C6" w14:textId="43DA81B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6245B625" w14:textId="63598D8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76981F9" w14:textId="3FF897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5ABE50F" w14:textId="71F4B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7E7F1B61" w14:textId="5031A83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34AA4982" w14:textId="77777777" w:rsidTr="00206D8F">
              <w:trPr>
                <w:trHeight w:val="330"/>
                <w:jc w:val="center"/>
              </w:trPr>
              <w:tc>
                <w:tcPr>
                  <w:tcW w:w="751" w:type="pct"/>
                  <w:shd w:val="clear" w:color="auto" w:fill="FFFFFF" w:themeFill="background1"/>
                  <w:noWrap/>
                  <w:vAlign w:val="center"/>
                  <w:hideMark/>
                </w:tcPr>
                <w:p w14:paraId="58A5936B" w14:textId="721340C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3156030" w14:textId="2F02115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617F5FE" w14:textId="4744201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2044E1F9" w14:textId="14F365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D9DD8FD" w14:textId="2832F61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B9A18FB" w14:textId="7C352E5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61BD426D" w14:textId="78FF609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53458555" w14:textId="77777777" w:rsidTr="00206D8F">
              <w:trPr>
                <w:trHeight w:val="330"/>
                <w:jc w:val="center"/>
              </w:trPr>
              <w:tc>
                <w:tcPr>
                  <w:tcW w:w="751" w:type="pct"/>
                  <w:shd w:val="clear" w:color="auto" w:fill="FFFFFF" w:themeFill="background1"/>
                  <w:noWrap/>
                  <w:vAlign w:val="center"/>
                  <w:hideMark/>
                </w:tcPr>
                <w:p w14:paraId="03D2C803" w14:textId="6FA73D2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4FCF04" w14:textId="41B4AD0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8C5A193" w14:textId="7A5439E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10D44512" w14:textId="61DBF99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A6A6DA6" w14:textId="6999C3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FFD564B" w14:textId="4E3E10D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54E43EAE" w14:textId="666B364D"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0D6AD1ED" w14:textId="77777777" w:rsidTr="00206D8F">
              <w:trPr>
                <w:trHeight w:val="330"/>
                <w:jc w:val="center"/>
              </w:trPr>
              <w:tc>
                <w:tcPr>
                  <w:tcW w:w="751" w:type="pct"/>
                  <w:shd w:val="clear" w:color="auto" w:fill="FFFFFF" w:themeFill="background1"/>
                  <w:noWrap/>
                  <w:vAlign w:val="center"/>
                  <w:hideMark/>
                </w:tcPr>
                <w:p w14:paraId="2D18EBD7" w14:textId="52A9D7C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01C6867" w14:textId="711DC82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DE1454" w14:textId="6CB0032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7EBEBD58" w14:textId="208C878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72C935" w14:textId="4BF9C0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C9DFA5B" w14:textId="72FD81F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439A3187" w14:textId="0C67B4A9"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1050DBA5" w14:textId="77777777" w:rsidTr="00206D8F">
              <w:trPr>
                <w:trHeight w:val="330"/>
                <w:jc w:val="center"/>
              </w:trPr>
              <w:tc>
                <w:tcPr>
                  <w:tcW w:w="751" w:type="pct"/>
                  <w:shd w:val="clear" w:color="auto" w:fill="FFFFFF" w:themeFill="background1"/>
                  <w:noWrap/>
                  <w:vAlign w:val="center"/>
                  <w:hideMark/>
                </w:tcPr>
                <w:p w14:paraId="56042852" w14:textId="2C3E746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88BA69B" w14:textId="34138E1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208379D4" w14:textId="4C7D8E5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6EE574AF" w14:textId="7F230AC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3BA4007" w14:textId="56EAA61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B374075" w14:textId="267031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21B0A258" w14:textId="4828140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38BA64AB" w14:textId="77777777" w:rsidTr="00206D8F">
              <w:trPr>
                <w:trHeight w:val="330"/>
                <w:jc w:val="center"/>
              </w:trPr>
              <w:tc>
                <w:tcPr>
                  <w:tcW w:w="751" w:type="pct"/>
                  <w:shd w:val="clear" w:color="auto" w:fill="FFFFFF" w:themeFill="background1"/>
                  <w:noWrap/>
                  <w:vAlign w:val="center"/>
                  <w:hideMark/>
                </w:tcPr>
                <w:p w14:paraId="0906FBF9" w14:textId="62CED11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BFD2751" w14:textId="2A76588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69DA408A" w14:textId="4EB7A05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74EAE08C" w14:textId="1057DAF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1B542B5" w14:textId="3B58D5E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51CD10AA" w14:textId="4D63D23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43052DCA" w14:textId="10E979C2"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537C0668" w14:textId="77777777" w:rsidTr="00206D8F">
              <w:trPr>
                <w:trHeight w:val="330"/>
                <w:jc w:val="center"/>
              </w:trPr>
              <w:tc>
                <w:tcPr>
                  <w:tcW w:w="751" w:type="pct"/>
                  <w:shd w:val="clear" w:color="auto" w:fill="FFFFFF" w:themeFill="background1"/>
                  <w:noWrap/>
                  <w:vAlign w:val="center"/>
                  <w:hideMark/>
                </w:tcPr>
                <w:p w14:paraId="61B4B622" w14:textId="56C33AD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CBC112A" w14:textId="1A0FEB0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EB57CC" w14:textId="648210F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3093D100" w14:textId="431F0A2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1C5C711" w14:textId="54CF31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B729765" w14:textId="0D90A07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4626A45B" w14:textId="3C3C194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047BC961" w14:textId="77777777" w:rsidTr="00206D8F">
              <w:trPr>
                <w:trHeight w:val="330"/>
                <w:jc w:val="center"/>
              </w:trPr>
              <w:tc>
                <w:tcPr>
                  <w:tcW w:w="751" w:type="pct"/>
                  <w:shd w:val="clear" w:color="auto" w:fill="FFFFFF" w:themeFill="background1"/>
                  <w:noWrap/>
                  <w:vAlign w:val="center"/>
                  <w:hideMark/>
                </w:tcPr>
                <w:p w14:paraId="580EAB55" w14:textId="21D7084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CFB6C4" w14:textId="38C1C2E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A363B4" w14:textId="613F733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3334DCD0" w14:textId="170E40E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E07EB09" w14:textId="4EDCAF8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0D07915" w14:textId="01E1309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8C1F90A" w14:textId="073E39A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2C81AC45" w14:textId="77777777" w:rsidTr="00206D8F">
              <w:trPr>
                <w:trHeight w:val="330"/>
                <w:jc w:val="center"/>
              </w:trPr>
              <w:tc>
                <w:tcPr>
                  <w:tcW w:w="751" w:type="pct"/>
                  <w:shd w:val="clear" w:color="auto" w:fill="FFFFFF" w:themeFill="background1"/>
                  <w:noWrap/>
                  <w:vAlign w:val="center"/>
                  <w:hideMark/>
                </w:tcPr>
                <w:p w14:paraId="1BE9526D" w14:textId="5242E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10BDE50" w14:textId="333C8A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F5C7E2D" w14:textId="3C8A435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3A615964" w14:textId="64DDF1D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43AF3163" w14:textId="0CDCFB2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3306778F" w14:textId="66266B4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1A258590" w14:textId="7D29FA73"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1709AEE7" w14:textId="77777777" w:rsidTr="00206D8F">
              <w:trPr>
                <w:trHeight w:val="330"/>
                <w:jc w:val="center"/>
              </w:trPr>
              <w:tc>
                <w:tcPr>
                  <w:tcW w:w="751" w:type="pct"/>
                  <w:shd w:val="clear" w:color="auto" w:fill="FFFFFF" w:themeFill="background1"/>
                  <w:noWrap/>
                  <w:vAlign w:val="center"/>
                  <w:hideMark/>
                </w:tcPr>
                <w:p w14:paraId="05BAAD6F" w14:textId="0C88029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59C310C" w14:textId="389749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27C44" w14:textId="2552CF7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44360D8D" w14:textId="029729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8B2B3AF" w14:textId="102E7BB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AA43C22" w14:textId="49FBCC5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79A3ABFB" w14:textId="09A792C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77CBC0EC"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56B111" w14:textId="77777777" w:rsidTr="00206D8F">
        <w:trPr>
          <w:jc w:val="center"/>
        </w:trPr>
        <w:tc>
          <w:tcPr>
            <w:tcW w:w="8354" w:type="dxa"/>
          </w:tcPr>
          <w:p w14:paraId="1B1CFE5B" w14:textId="0E9F8E71"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10A80383" w14:textId="4EF6CD64"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F255D9" wp14:editId="5DD4724C">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11C57485" w14:textId="77777777" w:rsidTr="00833AB3">
        <w:trPr>
          <w:trHeight w:val="430"/>
        </w:trPr>
        <w:tc>
          <w:tcPr>
            <w:tcW w:w="6299" w:type="dxa"/>
            <w:vAlign w:val="center"/>
          </w:tcPr>
          <w:p w14:paraId="462BB45C" w14:textId="2FD468BC" w:rsidR="006A65FE" w:rsidRPr="006A65FE" w:rsidRDefault="00FA6A82"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15B311FB" w14:textId="2CA32BFB" w:rsidR="006A65FE" w:rsidRPr="0009482A" w:rsidRDefault="006A65FE" w:rsidP="00833AB3">
            <w:pPr>
              <w:spacing w:line="240" w:lineRule="auto"/>
              <w:jc w:val="right"/>
              <w:rPr>
                <w:rFonts w:ascii="CMU Serif" w:hAnsi="CMU Serif" w:cs="CMU Serif"/>
              </w:rPr>
            </w:pPr>
          </w:p>
        </w:tc>
      </w:tr>
    </w:tbl>
    <w:p w14:paraId="784C27E4" w14:textId="51341CB8"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ara esse exemplo hipotético a probabilidade de falha do sistema gira em torno de 20% para 20 amostras testadas. Deixando claro que isso é um exemplo hipotético para entendimento da técnica e que em situações reais existiria um </w:t>
      </w:r>
      <w:r>
        <w:rPr>
          <w:rFonts w:ascii="CMU Serif" w:eastAsia="Times New Roman" w:hAnsi="CMU Serif" w:cs="CMU Serif"/>
          <w:szCs w:val="24"/>
          <w:lang w:eastAsia="ar-SA"/>
        </w:rPr>
        <w:lastRenderedPageBreak/>
        <w:t>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33B8DE0E" w14:textId="478B524A" w:rsidR="009A77B4" w:rsidRPr="0009482A" w:rsidRDefault="00833AB3" w:rsidP="00833AB3">
      <w:pPr>
        <w:rPr>
          <w:rFonts w:ascii="CMU Serif" w:hAnsi="CMU Serif" w:cs="CMU Serif"/>
        </w:rPr>
      </w:pPr>
      <w:r>
        <w:rPr>
          <w:rFonts w:ascii="CMU Serif" w:eastAsia="Times New Roman" w:hAnsi="CMU Serif" w:cs="CMU Serif"/>
          <w:szCs w:val="24"/>
          <w:lang w:eastAsia="ar-SA"/>
        </w:rPr>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Pr>
          <w:rFonts w:ascii="CMU Serif" w:eastAsia="Times New Roman" w:hAnsi="CMU Serif" w:cs="CMU Serif"/>
          <w:szCs w:val="24"/>
          <w:lang w:eastAsia="ar-SA"/>
        </w:rPr>
        <w:instrText xml:space="preserve"> ADDIN ZOTERO_ITEM CSL_CITATION {"citationID":"EEYDK8Vg","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Pr="00833AB3">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FC1CC2">
        <w:rPr>
          <w:rFonts w:ascii="CMU Serif" w:hAnsi="CMU Serif" w:cs="CMU Serif"/>
        </w:rPr>
        <w:instrText xml:space="preserve"> ADDIN ZOTERO_ITEM CSL_CITATION {"citationID":"koKw2mzx","properties":{"formattedCitation":"[11]","plainCitation":"[11]","noteIndex":0},"citationItems":[{"id":"TGHI1aEA/YmBNTGAp","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F811F1" w:rsidRPr="00F811F1">
        <w:rPr>
          <w:rFonts w:ascii="CMU Serif" w:hAnsi="CMU Serif" w:cs="CMU Serif"/>
        </w:rPr>
        <w:t>[11]</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0183EA79" w14:textId="2C713DA0"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nM3LeytI","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09482A" w:rsidRPr="0009482A">
        <w:rPr>
          <w:rFonts w:ascii="CMU Serif" w:eastAsiaTheme="minorEastAsia" w:hAnsi="CMU Serif" w:cs="CMU Serif"/>
        </w:rPr>
        <w:t>[6]</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58B7F176" w14:textId="72CA71C6"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Pr="006E7497">
        <w:rPr>
          <w:rFonts w:ascii="CMU Serif" w:eastAsiaTheme="minorEastAsia" w:hAnsi="CMU Serif" w:cs="CMU Serif"/>
          <w:lang w:eastAsia="pt-BR"/>
        </w:rPr>
        <w:instrText xml:space="preserve"> ADDIN ZOTERO_ITEM CSL_CITATION {"citationID":"TFWCc9SZ","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Pr="006E7497">
        <w:rPr>
          <w:rFonts w:ascii="CMU Serif" w:eastAsiaTheme="minorEastAsia" w:hAnsi="CMU Serif" w:cs="CMU Serif"/>
        </w:rPr>
        <w:t>[2]</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47FC1A64" w14:textId="39DFCAD9"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5975C936"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53DA4840" w14:textId="77777777" w:rsidTr="00FF6074">
        <w:tc>
          <w:tcPr>
            <w:tcW w:w="8364" w:type="dxa"/>
          </w:tcPr>
          <w:p w14:paraId="79913CE6" w14:textId="50450483"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6C35CA">
              <w:rPr>
                <w:rFonts w:ascii="CMU Serif" w:hAnsi="CMU Serif" w:cs="CMU Serif"/>
                <w:sz w:val="20"/>
                <w:szCs w:val="20"/>
              </w:rPr>
              <w:instrText xml:space="preserve"> ADDIN ZOTERO_ITEM CSL_CITATION {"citationID":"rJnkp4kF","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007BAB82" w14:textId="77777777" w:rsidTr="00FF6074">
        <w:tc>
          <w:tcPr>
            <w:tcW w:w="8364" w:type="dxa"/>
          </w:tcPr>
          <w:p w14:paraId="7812B376" w14:textId="5E982305" w:rsidR="0069325F" w:rsidRPr="0009482A" w:rsidRDefault="0069325F" w:rsidP="00FF6074">
            <w:pPr>
              <w:spacing w:before="20" w:after="20" w:line="240" w:lineRule="auto"/>
              <w:ind w:firstLine="0"/>
              <w:jc w:val="center"/>
              <w:rPr>
                <w:rFonts w:ascii="CMU Serif" w:hAnsi="CMU Serif" w:cs="CMU Serif"/>
                <w:sz w:val="20"/>
                <w:szCs w:val="20"/>
              </w:rPr>
            </w:pPr>
            <w:r>
              <w:rPr>
                <w:noProof/>
              </w:rPr>
              <w:drawing>
                <wp:inline distT="0" distB="0" distL="0" distR="0" wp14:anchorId="0D844CC3" wp14:editId="7F1F5F90">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9947" cy="1291039"/>
                          </a:xfrm>
                          <a:prstGeom prst="rect">
                            <a:avLst/>
                          </a:prstGeom>
                        </pic:spPr>
                      </pic:pic>
                    </a:graphicData>
                  </a:graphic>
                </wp:inline>
              </w:drawing>
            </w:r>
          </w:p>
        </w:tc>
      </w:tr>
    </w:tbl>
    <w:p w14:paraId="1A69F2B3" w14:textId="0A89A0A1"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6C35CA">
        <w:rPr>
          <w:rFonts w:ascii="CMU Serif" w:eastAsia="Times New Roman" w:hAnsi="CMU Serif" w:cs="CMU Serif"/>
          <w:szCs w:val="24"/>
          <w:lang w:eastAsia="ar-SA"/>
        </w:rPr>
        <w:instrText xml:space="preserve"> ADDIN ZOTERO_ITEM CSL_CITATION {"citationID":"lxQAAoEJ","properties":{"formattedCitation":"[12]","plainCitation":"[12]","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6C35CA" w:rsidRPr="006C35CA">
        <w:rPr>
          <w:rFonts w:ascii="CMU Serif" w:hAnsi="CMU Serif" w:cs="CMU Serif"/>
        </w:rPr>
        <w:t>[12]</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entam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662FE69" w14:textId="77777777" w:rsidTr="00FF6074">
        <w:trPr>
          <w:trHeight w:val="430"/>
        </w:trPr>
        <w:tc>
          <w:tcPr>
            <w:tcW w:w="6299" w:type="dxa"/>
            <w:vAlign w:val="center"/>
          </w:tcPr>
          <w:p w14:paraId="4B4BF0B5" w14:textId="51A1510E" w:rsidR="00FF6074" w:rsidRPr="006C35CA" w:rsidRDefault="00FA6A82"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3B5E294B" w14:textId="404C50F4"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5</w:t>
            </w:r>
            <w:r w:rsidRPr="0009482A">
              <w:rPr>
                <w:rFonts w:ascii="CMU Serif" w:hAnsi="CMU Serif" w:cs="CMU Serif"/>
                <w:noProof/>
              </w:rPr>
              <w:fldChar w:fldCharType="end"/>
            </w:r>
            <w:r w:rsidRPr="0009482A">
              <w:rPr>
                <w:rFonts w:ascii="CMU Serif" w:hAnsi="CMU Serif" w:cs="CMU Serif"/>
              </w:rPr>
              <w:t>)</w:t>
            </w:r>
          </w:p>
        </w:tc>
      </w:tr>
    </w:tbl>
    <w:p w14:paraId="5CF83A21" w14:textId="265C353C"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lkHzPyGr","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09482A" w:rsidRPr="00F552ED">
        <w:rPr>
          <w:rFonts w:ascii="CMU Serif" w:eastAsia="Times New Roman" w:hAnsi="CMU Serif" w:cs="CMU Serif"/>
          <w:iCs/>
        </w:rPr>
        <w:t>[4]</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428DDF0A" w14:textId="0C6056A2"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MK3Rdi2K","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1818BC" w:rsidRPr="001818BC">
        <w:rPr>
          <w:rFonts w:ascii="CMU Serif" w:hAnsi="CMU Serif" w:cs="CMU Serif"/>
        </w:rPr>
        <w:t>[13]</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57B24AA3" w14:textId="1D2C22C1"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6DE63E68" w14:textId="720563A0"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58R2Hl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34F50AE7" w14:textId="77777777" w:rsidR="00F05DD1" w:rsidRPr="0009482A" w:rsidRDefault="00F05DD1" w:rsidP="009810B9">
      <w:pPr>
        <w:pStyle w:val="Itemizaodentrodotexto"/>
        <w:numPr>
          <w:ilvl w:val="0"/>
          <w:numId w:val="30"/>
        </w:numPr>
        <w:tabs>
          <w:tab w:val="clear" w:pos="720"/>
        </w:tabs>
        <w:ind w:left="709" w:firstLine="1"/>
        <w:rPr>
          <w:rFonts w:ascii="CMU Serif" w:hAnsi="CMU Serif" w:cs="CMU Serif"/>
        </w:rPr>
      </w:pPr>
      <w:r w:rsidRPr="0009482A">
        <w:rPr>
          <w:rFonts w:ascii="CMU Serif" w:hAnsi="CMU Serif" w:cs="CMU Serif"/>
        </w:rPr>
        <w:lastRenderedPageBreak/>
        <w:t>Estado-limite último da perda do equilíbrio da estrutura, admitida como corpo rígido;</w:t>
      </w:r>
    </w:p>
    <w:p w14:paraId="37B001C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7641228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BD6A32F"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343F0B94"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71AC0DDF" w14:textId="0CD62628"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709D0D6F" w14:textId="4BD6CD4C"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54194B0B"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6960B83D" w14:textId="09D1459A"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ZoZfARc","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3E88F4CC" w14:textId="77777777"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2723FA85" w14:textId="7EC046BF"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5Mlg4mD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A4E93F0" w14:textId="492512CD"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3tk3R5TG","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38E2CF0" w14:textId="1A6F6D92" w:rsidR="00F05DD1"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3FCB4617" w14:textId="77777777" w:rsidR="00DE4E7A" w:rsidRPr="0009482A" w:rsidRDefault="00DE4E7A" w:rsidP="00DE4E7A">
      <w:pPr>
        <w:rPr>
          <w:rFonts w:ascii="CMU Serif" w:hAnsi="CMU Serif" w:cs="CMU Serif"/>
        </w:rPr>
      </w:pPr>
    </w:p>
    <w:p w14:paraId="25FAFE13" w14:textId="4816C463"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7AB1823A" w14:textId="6FA57400"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P4R1VC6t","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1818BC" w:rsidRPr="001818BC">
        <w:rPr>
          <w:rFonts w:ascii="CMU Serif" w:eastAsiaTheme="minorEastAsia" w:hAnsi="CMU Serif" w:cs="CMU Serif"/>
        </w:rPr>
        <w:t>[13]</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06DDD9D1" w14:textId="56268641"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embora por vezes haja interesse na resistência característica superior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645143" w:rsidRPr="00645143">
        <w:rPr>
          <w:rFonts w:ascii="CMU Serif" w:eastAsiaTheme="minorEastAsia" w:hAnsi="CMU Serif" w:cs="CMU Serif"/>
          <w:lang w:eastAsia="pt-BR"/>
        </w:rPr>
        <w:t>(3.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671B5881" w14:textId="77777777" w:rsidTr="00B542B2">
        <w:trPr>
          <w:trHeight w:val="430"/>
        </w:trPr>
        <w:tc>
          <w:tcPr>
            <w:tcW w:w="7892" w:type="dxa"/>
            <w:vAlign w:val="center"/>
          </w:tcPr>
          <w:p w14:paraId="07F9EC63" w14:textId="79AC1BCA" w:rsidR="00B542B2" w:rsidRPr="00DE4E7A" w:rsidRDefault="00FA6A82"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19EE540E" w14:textId="2A3AEA78" w:rsidR="00B542B2" w:rsidRPr="0009482A" w:rsidRDefault="00B542B2" w:rsidP="00B542B2">
            <w:pPr>
              <w:spacing w:line="240" w:lineRule="auto"/>
              <w:jc w:val="right"/>
              <w:rPr>
                <w:rFonts w:ascii="CMU Serif" w:hAnsi="CMU Serif" w:cs="CMU Serif"/>
              </w:rPr>
            </w:pPr>
            <w:bookmarkStart w:id="10"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6</w:t>
            </w:r>
            <w:r w:rsidRPr="0009482A">
              <w:rPr>
                <w:rFonts w:ascii="CMU Serif" w:hAnsi="CMU Serif" w:cs="CMU Serif"/>
              </w:rPr>
              <w:fldChar w:fldCharType="end"/>
            </w:r>
            <w:r w:rsidRPr="0009482A">
              <w:rPr>
                <w:rFonts w:ascii="CMU Serif" w:hAnsi="CMU Serif" w:cs="CMU Serif"/>
              </w:rPr>
              <w:t>)</w:t>
            </w:r>
            <w:bookmarkEnd w:id="10"/>
          </w:p>
        </w:tc>
      </w:tr>
    </w:tbl>
    <w:p w14:paraId="1F1F2847" w14:textId="1956DB7E"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inido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645143" w:rsidRPr="00DE4E7A">
        <w:rPr>
          <w:rFonts w:ascii="CMU Serif" w:hAnsi="CMU Serif" w:cs="CMU Serif"/>
        </w:rPr>
        <w:t>(</w:t>
      </w:r>
      <w:r w:rsidR="00645143">
        <w:rPr>
          <w:rFonts w:ascii="CMU Serif" w:hAnsi="CMU Serif" w:cs="CMU Serif"/>
          <w:noProof/>
        </w:rPr>
        <w:t>3</w:t>
      </w:r>
      <w:r w:rsidR="00645143" w:rsidRPr="00DE4E7A">
        <w:rPr>
          <w:rFonts w:ascii="CMU Serif" w:hAnsi="CMU Serif" w:cs="CMU Serif"/>
          <w:noProof/>
        </w:rPr>
        <w:t>.</w:t>
      </w:r>
      <w:r w:rsidR="00645143">
        <w:rPr>
          <w:rFonts w:ascii="CMU Serif" w:hAnsi="CMU Serif" w:cs="CMU Serif"/>
          <w:noProof/>
        </w:rPr>
        <w:t>7</w:t>
      </w:r>
      <w:r w:rsidR="00645143"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DE4E7A" w14:paraId="63A4315F" w14:textId="77777777" w:rsidTr="00B542B2">
        <w:trPr>
          <w:trHeight w:val="430"/>
        </w:trPr>
        <w:tc>
          <w:tcPr>
            <w:tcW w:w="7892" w:type="dxa"/>
            <w:vAlign w:val="center"/>
          </w:tcPr>
          <w:p w14:paraId="0958F65A" w14:textId="38528900" w:rsidR="00B542B2" w:rsidRPr="00DE4E7A" w:rsidRDefault="00FA6A82"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34EF83E8" w14:textId="10FFE229" w:rsidR="00B542B2" w:rsidRPr="00DE4E7A" w:rsidRDefault="00B542B2" w:rsidP="00B542B2">
            <w:pPr>
              <w:spacing w:line="240" w:lineRule="auto"/>
              <w:jc w:val="right"/>
              <w:rPr>
                <w:rFonts w:ascii="CMU Serif" w:hAnsi="CMU Serif" w:cs="CMU Serif"/>
              </w:rPr>
            </w:pPr>
            <w:bookmarkStart w:id="11"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645143">
              <w:rPr>
                <w:rFonts w:ascii="CMU Serif" w:hAnsi="CMU Serif" w:cs="CMU Serif"/>
                <w:noProof/>
              </w:rPr>
              <w:t>3</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645143">
              <w:rPr>
                <w:rFonts w:ascii="CMU Serif" w:hAnsi="CMU Serif" w:cs="CMU Serif"/>
                <w:noProof/>
              </w:rPr>
              <w:t>7</w:t>
            </w:r>
            <w:r w:rsidRPr="00DE4E7A">
              <w:rPr>
                <w:rFonts w:ascii="CMU Serif" w:hAnsi="CMU Serif" w:cs="CMU Serif"/>
              </w:rPr>
              <w:fldChar w:fldCharType="end"/>
            </w:r>
            <w:r w:rsidRPr="00DE4E7A">
              <w:rPr>
                <w:rFonts w:ascii="CMU Serif" w:hAnsi="CMU Serif" w:cs="CMU Serif"/>
              </w:rPr>
              <w:t>)</w:t>
            </w:r>
            <w:bookmarkEnd w:id="11"/>
          </w:p>
        </w:tc>
      </w:tr>
    </w:tbl>
    <w:p w14:paraId="2D06FE67" w14:textId="49AC1BCC"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edida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46336665" w14:textId="670A45BD"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FC1CC2">
        <w:rPr>
          <w:rFonts w:ascii="CMU Serif" w:hAnsi="CMU Serif" w:cs="CMU Serif"/>
        </w:rPr>
        <w:instrText xml:space="preserve"> ADDIN ZOTERO_ITEM CSL_CITATION {"citationID":"wxYHJM1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5AB9158F" w14:textId="77777777" w:rsidTr="00B542B2">
        <w:trPr>
          <w:trHeight w:val="368"/>
          <w:jc w:val="center"/>
        </w:trPr>
        <w:tc>
          <w:tcPr>
            <w:tcW w:w="7575" w:type="dxa"/>
            <w:gridSpan w:val="3"/>
            <w:tcBorders>
              <w:top w:val="nil"/>
              <w:left w:val="nil"/>
              <w:right w:val="nil"/>
            </w:tcBorders>
            <w:vAlign w:val="center"/>
          </w:tcPr>
          <w:p w14:paraId="2987D312" w14:textId="5DB48CB2"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FC1CC2">
              <w:rPr>
                <w:rFonts w:ascii="CMU Serif" w:hAnsi="CMU Serif" w:cs="CMU Serif"/>
              </w:rPr>
              <w:instrText xml:space="preserve"> ADDIN ZOTERO_ITEM CSL_CITATION {"citationID":"V0TBz1r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09482A">
              <w:rPr>
                <w:rFonts w:ascii="CMU Serif" w:hAnsi="CMU Serif" w:cs="CMU Serif"/>
                <w:b/>
                <w:bCs/>
              </w:rPr>
              <w:t>.</w:t>
            </w:r>
          </w:p>
        </w:tc>
      </w:tr>
      <w:tr w:rsidR="00DF777B" w:rsidRPr="0009482A" w14:paraId="150099F7" w14:textId="77777777" w:rsidTr="00B542B2">
        <w:trPr>
          <w:trHeight w:val="254"/>
          <w:jc w:val="center"/>
        </w:trPr>
        <w:tc>
          <w:tcPr>
            <w:tcW w:w="2400" w:type="dxa"/>
            <w:vAlign w:val="center"/>
          </w:tcPr>
          <w:p w14:paraId="097CE3C6"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173AC7B9" w14:textId="7CF9F723"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450CBECD" w14:textId="05C504DD"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46EB5A47" w14:textId="77777777" w:rsidTr="00B542B2">
        <w:trPr>
          <w:trHeight w:val="356"/>
          <w:jc w:val="center"/>
        </w:trPr>
        <w:tc>
          <w:tcPr>
            <w:tcW w:w="2400" w:type="dxa"/>
            <w:vAlign w:val="center"/>
          </w:tcPr>
          <w:p w14:paraId="531F43E3"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717C4D47"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48AD99A0"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6CFB7D06" w14:textId="77777777" w:rsidTr="00B542B2">
        <w:trPr>
          <w:trHeight w:val="346"/>
          <w:jc w:val="center"/>
        </w:trPr>
        <w:tc>
          <w:tcPr>
            <w:tcW w:w="2400" w:type="dxa"/>
            <w:vAlign w:val="center"/>
          </w:tcPr>
          <w:p w14:paraId="4DF336C0"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06883F3E"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33EED8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4F41352" w14:textId="77777777" w:rsidTr="00B542B2">
        <w:trPr>
          <w:trHeight w:val="384"/>
          <w:jc w:val="center"/>
        </w:trPr>
        <w:tc>
          <w:tcPr>
            <w:tcW w:w="2400" w:type="dxa"/>
            <w:tcBorders>
              <w:bottom w:val="single" w:sz="4" w:space="0" w:color="auto"/>
            </w:tcBorders>
            <w:vAlign w:val="center"/>
          </w:tcPr>
          <w:p w14:paraId="06F84C04"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7E88DA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63295D7B"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177B7F4" w14:textId="16BCEA8C"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CUc9kWLY","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07D9AD23" w14:textId="55AA666D"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266B329E" w14:textId="56F5CE20"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0PH9xr2q","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5]</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79819CC7" w14:textId="512F132D"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MIxqgqv","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7C688622"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50EED2B1" w14:textId="63D3034D"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YrZnvLew","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1818BC" w:rsidRPr="001818BC">
        <w:rPr>
          <w:rFonts w:ascii="CMU Serif" w:hAnsi="CMU Serif" w:cs="CMU Serif"/>
        </w:rPr>
        <w:t>[13]</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515B261"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5C692A86" w14:textId="53EC6E7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4E5pYgxI","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1818BC" w:rsidRPr="001818BC">
        <w:rPr>
          <w:rFonts w:ascii="CMU Serif" w:hAnsi="CMU Serif" w:cs="CMU Serif"/>
        </w:rPr>
        <w:t>[16]</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Tabela </w:t>
      </w:r>
      <w:r w:rsidR="00645143" w:rsidRPr="00645143">
        <w:rPr>
          <w:rFonts w:ascii="CMU Serif" w:hAnsi="CMU Serif" w:cs="CMU Serif"/>
          <w:noProof/>
          <w:szCs w:val="24"/>
        </w:rPr>
        <w:t>3.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5</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5A06A3D7" w14:textId="77777777" w:rsidTr="00BE208E">
        <w:trPr>
          <w:trHeight w:val="368"/>
          <w:jc w:val="center"/>
        </w:trPr>
        <w:tc>
          <w:tcPr>
            <w:tcW w:w="8363" w:type="dxa"/>
            <w:vAlign w:val="center"/>
          </w:tcPr>
          <w:p w14:paraId="26244F65" w14:textId="4411EB00" w:rsidR="00BE208E" w:rsidRPr="00266535" w:rsidRDefault="00BE208E" w:rsidP="005640C4">
            <w:pPr>
              <w:pStyle w:val="FiguraTtulo"/>
              <w:spacing w:before="20" w:after="20"/>
              <w:rPr>
                <w:rFonts w:ascii="CMU Serif" w:hAnsi="CMU Serif" w:cs="CMU Serif"/>
              </w:rPr>
            </w:pPr>
            <w:bookmarkStart w:id="12"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645143">
              <w:rPr>
                <w:rFonts w:ascii="CMU Serif" w:hAnsi="CMU Serif" w:cs="CMU Serif"/>
                <w:noProof/>
              </w:rPr>
              <w:t>3</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645143">
              <w:rPr>
                <w:rFonts w:ascii="CMU Serif" w:hAnsi="CMU Serif" w:cs="CMU Serif"/>
                <w:noProof/>
              </w:rPr>
              <w:t>1</w:t>
            </w:r>
            <w:r w:rsidRPr="00266535">
              <w:rPr>
                <w:rFonts w:ascii="CMU Serif" w:hAnsi="CMU Serif" w:cs="CMU Serif"/>
              </w:rPr>
              <w:fldChar w:fldCharType="end"/>
            </w:r>
            <w:bookmarkEnd w:id="12"/>
            <w:r w:rsidRPr="00266535">
              <w:rPr>
                <w:rFonts w:ascii="CMU Serif" w:hAnsi="CMU Serif" w:cs="CMU Serif"/>
              </w:rPr>
              <w:t xml:space="preserve"> -Classe de carregamentos das ações </w:t>
            </w:r>
            <w:r w:rsidRPr="00266535">
              <w:rPr>
                <w:rFonts w:ascii="CMU Serif" w:hAnsi="CMU Serif" w:cs="CMU Serif"/>
              </w:rPr>
              <w:fldChar w:fldCharType="begin"/>
            </w:r>
            <w:r w:rsidR="00FC1CC2">
              <w:rPr>
                <w:rFonts w:ascii="CMU Serif" w:hAnsi="CMU Serif" w:cs="CMU Serif"/>
              </w:rPr>
              <w:instrText xml:space="preserve"> ADDIN ZOTERO_ITEM CSL_CITATION {"citationID":"kfcZLYcy","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1818BC" w:rsidRPr="001818BC">
              <w:rPr>
                <w:rFonts w:ascii="CMU Serif" w:hAnsi="CMU Serif" w:cs="CMU Serif"/>
              </w:rPr>
              <w:t>[16]</w:t>
            </w:r>
            <w:r w:rsidRPr="00266535">
              <w:rPr>
                <w:rFonts w:ascii="CMU Serif" w:hAnsi="CMU Serif" w:cs="CMU Serif"/>
              </w:rPr>
              <w:fldChar w:fldCharType="end"/>
            </w:r>
            <w:r w:rsidR="005640C4" w:rsidRPr="00266535">
              <w:rPr>
                <w:rFonts w:ascii="CMU Serif" w:hAnsi="CMU Serif" w:cs="CMU Serif"/>
              </w:rPr>
              <w:t>.</w:t>
            </w:r>
          </w:p>
        </w:tc>
      </w:tr>
      <w:tr w:rsidR="00BE208E" w:rsidRPr="0009482A" w14:paraId="68BBC78C"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458C55A1" w14:textId="77777777" w:rsidTr="00BE208E">
              <w:trPr>
                <w:trHeight w:val="328"/>
              </w:trPr>
              <w:tc>
                <w:tcPr>
                  <w:tcW w:w="1210" w:type="pct"/>
                  <w:vMerge w:val="restart"/>
                  <w:tcBorders>
                    <w:left w:val="nil"/>
                    <w:bottom w:val="nil"/>
                    <w:right w:val="nil"/>
                  </w:tcBorders>
                  <w:vAlign w:val="center"/>
                </w:tcPr>
                <w:p w14:paraId="39892AFC"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5E42D904"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BA7409C" w14:textId="77777777" w:rsidTr="00BE208E">
              <w:trPr>
                <w:trHeight w:val="318"/>
              </w:trPr>
              <w:tc>
                <w:tcPr>
                  <w:tcW w:w="1210" w:type="pct"/>
                  <w:vMerge/>
                  <w:tcBorders>
                    <w:top w:val="nil"/>
                    <w:left w:val="nil"/>
                    <w:bottom w:val="single" w:sz="4" w:space="0" w:color="auto"/>
                    <w:right w:val="nil"/>
                  </w:tcBorders>
                  <w:vAlign w:val="center"/>
                </w:tcPr>
                <w:p w14:paraId="33BDDFE6"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16434F4D"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2F460129"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2FEE4B9B" w14:textId="77777777" w:rsidTr="00BE208E">
              <w:trPr>
                <w:trHeight w:val="225"/>
              </w:trPr>
              <w:tc>
                <w:tcPr>
                  <w:tcW w:w="1210" w:type="pct"/>
                  <w:tcBorders>
                    <w:top w:val="single" w:sz="4" w:space="0" w:color="auto"/>
                    <w:left w:val="nil"/>
                    <w:bottom w:val="nil"/>
                    <w:right w:val="nil"/>
                  </w:tcBorders>
                  <w:vAlign w:val="center"/>
                </w:tcPr>
                <w:p w14:paraId="4A667BC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58A7A31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2277CD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4CB122D8" w14:textId="77777777" w:rsidTr="00BE208E">
              <w:trPr>
                <w:trHeight w:val="337"/>
              </w:trPr>
              <w:tc>
                <w:tcPr>
                  <w:tcW w:w="1210" w:type="pct"/>
                  <w:tcBorders>
                    <w:top w:val="nil"/>
                    <w:left w:val="nil"/>
                    <w:bottom w:val="nil"/>
                    <w:right w:val="nil"/>
                  </w:tcBorders>
                  <w:vAlign w:val="center"/>
                </w:tcPr>
                <w:p w14:paraId="63D755E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570805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9CF31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7F86B7AD" w14:textId="77777777" w:rsidTr="00BE208E">
              <w:trPr>
                <w:trHeight w:val="346"/>
              </w:trPr>
              <w:tc>
                <w:tcPr>
                  <w:tcW w:w="1210" w:type="pct"/>
                  <w:tcBorders>
                    <w:top w:val="nil"/>
                    <w:left w:val="nil"/>
                    <w:bottom w:val="nil"/>
                    <w:right w:val="nil"/>
                  </w:tcBorders>
                  <w:vAlign w:val="center"/>
                </w:tcPr>
                <w:p w14:paraId="42929B6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0D5F82B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2426CCAC"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54082A74" w14:textId="77777777" w:rsidTr="00BE208E">
              <w:trPr>
                <w:trHeight w:val="318"/>
              </w:trPr>
              <w:tc>
                <w:tcPr>
                  <w:tcW w:w="1210" w:type="pct"/>
                  <w:tcBorders>
                    <w:top w:val="nil"/>
                    <w:left w:val="nil"/>
                    <w:bottom w:val="nil"/>
                    <w:right w:val="nil"/>
                  </w:tcBorders>
                  <w:vAlign w:val="center"/>
                </w:tcPr>
                <w:p w14:paraId="6E4155D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B870BD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66DD54B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386ED811" w14:textId="77777777" w:rsidTr="00BE208E">
              <w:trPr>
                <w:trHeight w:val="327"/>
              </w:trPr>
              <w:tc>
                <w:tcPr>
                  <w:tcW w:w="1210" w:type="pct"/>
                  <w:tcBorders>
                    <w:top w:val="nil"/>
                    <w:left w:val="nil"/>
                    <w:bottom w:val="single" w:sz="4" w:space="0" w:color="auto"/>
                    <w:right w:val="nil"/>
                  </w:tcBorders>
                  <w:vAlign w:val="center"/>
                </w:tcPr>
                <w:p w14:paraId="5851778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4863A2F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3170335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496953AC" w14:textId="77777777" w:rsidR="00BE208E" w:rsidRPr="0009482A" w:rsidRDefault="00BE208E" w:rsidP="005640C4">
            <w:pPr>
              <w:pStyle w:val="FiguraTtulo"/>
              <w:spacing w:before="20" w:after="20"/>
              <w:rPr>
                <w:rFonts w:ascii="CMU Serif" w:hAnsi="CMU Serif" w:cs="CMU Serif"/>
              </w:rPr>
            </w:pPr>
          </w:p>
        </w:tc>
      </w:tr>
    </w:tbl>
    <w:p w14:paraId="7F91FC8A" w14:textId="6F7800F1"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3688DD30" w14:textId="77777777" w:rsidTr="005640C4">
        <w:tc>
          <w:tcPr>
            <w:tcW w:w="8222" w:type="dxa"/>
            <w:tcBorders>
              <w:top w:val="nil"/>
              <w:left w:val="nil"/>
              <w:bottom w:val="nil"/>
              <w:right w:val="nil"/>
            </w:tcBorders>
          </w:tcPr>
          <w:p w14:paraId="21D65508" w14:textId="44C2CA79" w:rsidR="00BE208E" w:rsidRPr="00266535" w:rsidRDefault="00BE208E" w:rsidP="005640C4">
            <w:pPr>
              <w:pStyle w:val="FiguraTtulo"/>
              <w:spacing w:before="20" w:after="20"/>
              <w:rPr>
                <w:rFonts w:ascii="CMU Serif" w:hAnsi="CMU Serif" w:cs="CMU Serif"/>
                <w:szCs w:val="20"/>
              </w:rPr>
            </w:pPr>
            <w:bookmarkStart w:id="13"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645143">
              <w:rPr>
                <w:rFonts w:ascii="CMU Serif" w:hAnsi="CMU Serif" w:cs="CMU Serif"/>
                <w:noProof/>
                <w:szCs w:val="20"/>
              </w:rPr>
              <w:t>3</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645143">
              <w:rPr>
                <w:rFonts w:ascii="CMU Serif" w:hAnsi="CMU Serif" w:cs="CMU Serif"/>
                <w:noProof/>
                <w:szCs w:val="20"/>
              </w:rPr>
              <w:t>5</w:t>
            </w:r>
            <w:r w:rsidRPr="00266535">
              <w:rPr>
                <w:rFonts w:ascii="CMU Serif" w:hAnsi="CMU Serif" w:cs="CMU Serif"/>
                <w:szCs w:val="20"/>
              </w:rPr>
              <w:fldChar w:fldCharType="end"/>
            </w:r>
            <w:bookmarkEnd w:id="13"/>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FC1CC2">
              <w:rPr>
                <w:rFonts w:ascii="CMU Serif" w:hAnsi="CMU Serif" w:cs="CMU Serif"/>
                <w:szCs w:val="20"/>
              </w:rPr>
              <w:instrText xml:space="preserve"> ADDIN ZOTERO_ITEM CSL_CITATION {"citationID":"nryH6Hvh","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1818BC" w:rsidRPr="001818BC">
              <w:rPr>
                <w:rFonts w:ascii="CMU Serif" w:hAnsi="CMU Serif" w:cs="CMU Serif"/>
              </w:rPr>
              <w:t>[17]</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022DB84" w14:textId="77777777" w:rsidTr="005640C4">
        <w:tc>
          <w:tcPr>
            <w:tcW w:w="8222" w:type="dxa"/>
            <w:tcBorders>
              <w:top w:val="nil"/>
              <w:left w:val="nil"/>
              <w:bottom w:val="nil"/>
              <w:right w:val="nil"/>
            </w:tcBorders>
          </w:tcPr>
          <w:p w14:paraId="2894D101" w14:textId="329076C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2991EC" wp14:editId="5770575D">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05345" cy="2748677"/>
                          </a:xfrm>
                          <a:prstGeom prst="rect">
                            <a:avLst/>
                          </a:prstGeom>
                        </pic:spPr>
                      </pic:pic>
                    </a:graphicData>
                  </a:graphic>
                </wp:inline>
              </w:drawing>
            </w:r>
          </w:p>
        </w:tc>
      </w:tr>
    </w:tbl>
    <w:p w14:paraId="3569C437" w14:textId="77777777" w:rsidR="005640C4" w:rsidRPr="00266535" w:rsidRDefault="005640C4" w:rsidP="005640C4">
      <w:pPr>
        <w:pStyle w:val="Ttulo3"/>
        <w:spacing w:line="240" w:lineRule="auto"/>
        <w:rPr>
          <w:rStyle w:val="Ttulo3Char"/>
          <w:rFonts w:ascii="Tw Cen MT" w:hAnsi="Tw Cen MT" w:cs="CMU Serif"/>
          <w:sz w:val="28"/>
          <w:szCs w:val="28"/>
        </w:rPr>
      </w:pPr>
      <w:bookmarkStart w:id="14" w:name="_Toc494139906"/>
      <w:r w:rsidRPr="00266535">
        <w:rPr>
          <w:rStyle w:val="Ttulo3Char"/>
          <w:rFonts w:ascii="Tw Cen MT" w:hAnsi="Tw Cen MT" w:cs="CMU Serif"/>
          <w:sz w:val="28"/>
          <w:szCs w:val="28"/>
        </w:rPr>
        <w:t>Generalidades sobre a combinaç</w:t>
      </w:r>
      <w:bookmarkEnd w:id="14"/>
      <w:r w:rsidRPr="00266535">
        <w:rPr>
          <w:rStyle w:val="Ttulo3Char"/>
          <w:rFonts w:ascii="Tw Cen MT" w:hAnsi="Tw Cen MT" w:cs="CMU Serif"/>
          <w:sz w:val="28"/>
          <w:szCs w:val="28"/>
        </w:rPr>
        <w:t>ão das ações</w:t>
      </w:r>
    </w:p>
    <w:p w14:paraId="35993830" w14:textId="12B82380"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1B63B194" w14:textId="77777777" w:rsidTr="00FE30C9">
        <w:trPr>
          <w:trHeight w:val="430"/>
        </w:trPr>
        <w:tc>
          <w:tcPr>
            <w:tcW w:w="7116" w:type="dxa"/>
            <w:vAlign w:val="center"/>
          </w:tcPr>
          <w:p w14:paraId="520D6AD8" w14:textId="0C43900C"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67C8BF67" w14:textId="37A4148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8</w:t>
            </w:r>
            <w:r w:rsidRPr="0009482A">
              <w:rPr>
                <w:rFonts w:ascii="CMU Serif" w:hAnsi="CMU Serif" w:cs="CMU Serif"/>
              </w:rPr>
              <w:fldChar w:fldCharType="end"/>
            </w:r>
            <w:r w:rsidRPr="0009482A">
              <w:rPr>
                <w:rFonts w:ascii="CMU Serif" w:hAnsi="CMU Serif" w:cs="CMU Serif"/>
              </w:rPr>
              <w:t>)</w:t>
            </w:r>
          </w:p>
        </w:tc>
      </w:tr>
    </w:tbl>
    <w:p w14:paraId="46DE39C7" w14:textId="057A21F3"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56nlaZw","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1818BC" w:rsidRPr="001818BC">
        <w:rPr>
          <w:rFonts w:ascii="CMU Serif" w:hAnsi="CMU Serif" w:cs="CMU Serif"/>
        </w:rPr>
        <w:t>[17]</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96"/>
        <w:gridCol w:w="1429"/>
      </w:tblGrid>
      <w:tr w:rsidR="00DF777B" w:rsidRPr="0009482A" w14:paraId="5F9EA25C" w14:textId="77777777" w:rsidTr="00FE30C9">
        <w:trPr>
          <w:trHeight w:val="430"/>
        </w:trPr>
        <w:tc>
          <w:tcPr>
            <w:tcW w:w="6996" w:type="dxa"/>
            <w:vAlign w:val="center"/>
          </w:tcPr>
          <w:p w14:paraId="565B7476" w14:textId="1FA7D48B" w:rsidR="005640C4" w:rsidRPr="00DA4FA3" w:rsidRDefault="00FA6A8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D8FC5A9" w14:textId="554166E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9</w:t>
            </w:r>
            <w:r w:rsidRPr="0009482A">
              <w:rPr>
                <w:rFonts w:ascii="CMU Serif" w:hAnsi="CMU Serif" w:cs="CMU Serif"/>
              </w:rPr>
              <w:fldChar w:fldCharType="end"/>
            </w:r>
            <w:r w:rsidRPr="0009482A">
              <w:rPr>
                <w:rFonts w:ascii="CMU Serif" w:hAnsi="CMU Serif" w:cs="CMU Serif"/>
              </w:rPr>
              <w:t>)</w:t>
            </w:r>
          </w:p>
        </w:tc>
      </w:tr>
    </w:tbl>
    <w:p w14:paraId="63C78593" w14:textId="4987B09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spectivamente. Esta regra é conhecida como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cVR4C4R","properties":{"formattedCitation":"[18]","plainCitation":"[18]","noteIndex":0},"citationItems":[{"id":"TGHI1aEA/YjDODGiy","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6C35CA" w:rsidRPr="006C35CA">
        <w:rPr>
          <w:rFonts w:ascii="CMU Serif" w:hAnsi="CMU Serif" w:cs="CMU Serif"/>
        </w:rPr>
        <w:t>[18]</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1OKGKCe","properties":{"formattedCitation":"[17,19,20]","plainCitation":"[17,19,20]","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TGHI1aEA/16Zt4ru4","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TGHI1aEA/i0Eqn7eu","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19,2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0</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733ECC6A" w14:textId="77777777" w:rsidTr="00FE30C9">
        <w:trPr>
          <w:trHeight w:val="430"/>
        </w:trPr>
        <w:tc>
          <w:tcPr>
            <w:tcW w:w="6996" w:type="dxa"/>
            <w:vAlign w:val="center"/>
          </w:tcPr>
          <w:p w14:paraId="785C56A7" w14:textId="5DF928CD" w:rsidR="005640C4" w:rsidRPr="00DA4FA3" w:rsidRDefault="00FA6A8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09754759" w14:textId="3FD8DA18" w:rsidR="005640C4" w:rsidRPr="0009482A" w:rsidRDefault="005640C4" w:rsidP="00FE30C9">
            <w:pPr>
              <w:spacing w:line="240" w:lineRule="auto"/>
              <w:jc w:val="right"/>
              <w:rPr>
                <w:rFonts w:ascii="CMU Serif" w:hAnsi="CMU Serif" w:cs="CMU Serif"/>
              </w:rPr>
            </w:pPr>
            <w:bookmarkStart w:id="15"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15"/>
          </w:p>
        </w:tc>
      </w:tr>
    </w:tbl>
    <w:p w14:paraId="4B34E95B" w14:textId="1AE3380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aZCrT0I","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47E922CC" w14:textId="6BF7BF76"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xP6gfyMg","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5E8C4AC" w14:textId="5F11846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xzpww2j","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DCDEF25"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05C5787" w14:textId="69B03CD9"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31969DE7"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7A3461CF" w14:textId="297B6398"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6a0GiCJ","properties":{"formattedCitation":"[21]","plainCitation":"[21]","noteIndex":0},"citationItems":[{"id":"TGHI1aEA/6tGoR7MB","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6C35CA" w:rsidRPr="006C35CA">
        <w:rPr>
          <w:rFonts w:ascii="CMU Serif" w:hAnsi="CMU Serif" w:cs="CMU Serif"/>
        </w:rPr>
        <w:t>[21]</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1</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96CB85" w14:textId="77777777" w:rsidTr="00FE30C9">
        <w:trPr>
          <w:trHeight w:val="430"/>
        </w:trPr>
        <w:tc>
          <w:tcPr>
            <w:tcW w:w="7116" w:type="dxa"/>
            <w:vAlign w:val="center"/>
          </w:tcPr>
          <w:p w14:paraId="4699398F" w14:textId="44F19DE4"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7F420A6C" w14:textId="434CBDFE" w:rsidR="005640C4" w:rsidRPr="0009482A" w:rsidRDefault="005640C4" w:rsidP="00FE30C9">
            <w:pPr>
              <w:spacing w:line="240" w:lineRule="auto"/>
              <w:jc w:val="right"/>
              <w:rPr>
                <w:rFonts w:ascii="CMU Serif" w:hAnsi="CMU Serif" w:cs="CMU Serif"/>
              </w:rPr>
            </w:pPr>
            <w:bookmarkStart w:id="16"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645143">
              <w:rPr>
                <w:rFonts w:ascii="CMU Serif" w:hAnsi="CMU Serif" w:cs="CMU Serif"/>
                <w:noProof/>
              </w:rPr>
              <w:t>3</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645143">
              <w:rPr>
                <w:rFonts w:ascii="CMU Serif" w:hAnsi="CMU Serif" w:cs="CMU Serif"/>
                <w:noProof/>
              </w:rPr>
              <w:t>11</w:t>
            </w:r>
            <w:r w:rsidR="00BB0BC3" w:rsidRPr="0009482A">
              <w:rPr>
                <w:rFonts w:ascii="CMU Serif" w:hAnsi="CMU Serif" w:cs="CMU Serif"/>
              </w:rPr>
              <w:fldChar w:fldCharType="end"/>
            </w:r>
            <w:r w:rsidRPr="0009482A">
              <w:rPr>
                <w:rFonts w:ascii="CMU Serif" w:hAnsi="CMU Serif" w:cs="CMU Serif"/>
              </w:rPr>
              <w:t>)</w:t>
            </w:r>
            <w:bookmarkEnd w:id="16"/>
          </w:p>
        </w:tc>
      </w:tr>
    </w:tbl>
    <w:p w14:paraId="027F6779" w14:textId="510CEA4A"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7eDVrI9R","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FC1CC2">
        <w:rPr>
          <w:rFonts w:ascii="CMU Serif" w:hAnsi="CMU Serif" w:cs="CMU Serif"/>
        </w:rPr>
        <w:instrText xml:space="preserve"> ADDIN ZOTERO_ITEM CSL_CITATION {"citationID":"x6WjvXZI","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1818BC" w:rsidRPr="001818BC">
        <w:rPr>
          <w:rFonts w:ascii="CMU Serif" w:hAnsi="CMU Serif" w:cs="CMU Serif"/>
        </w:rPr>
        <w:t>[13]</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6CB133B1"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65FC5A04" w14:textId="001B230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23DE9C08" w14:textId="052D01E1"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L0nDJBc4","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F1716E6" w14:textId="77777777" w:rsidTr="00BE208E">
        <w:trPr>
          <w:trHeight w:val="430"/>
        </w:trPr>
        <w:tc>
          <w:tcPr>
            <w:tcW w:w="7892" w:type="dxa"/>
            <w:vAlign w:val="center"/>
          </w:tcPr>
          <w:p w14:paraId="2E14AD0F" w14:textId="1470E8EC" w:rsidR="00BE208E" w:rsidRPr="000D234B" w:rsidRDefault="00FA6A82"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6A3FDD3B" w14:textId="699A9636" w:rsidR="00BE208E" w:rsidRPr="0009482A" w:rsidRDefault="00BE208E" w:rsidP="00C11355">
            <w:pPr>
              <w:spacing w:before="40" w:after="40" w:line="240" w:lineRule="auto"/>
              <w:jc w:val="right"/>
              <w:rPr>
                <w:rFonts w:ascii="CMU Serif" w:hAnsi="CMU Serif" w:cs="CMU Serif"/>
              </w:rPr>
            </w:pPr>
            <w:bookmarkStart w:id="17"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bookmarkEnd w:id="17"/>
          </w:p>
        </w:tc>
      </w:tr>
    </w:tbl>
    <w:p w14:paraId="23D62FB3" w14:textId="5C02F68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6AF0BE11" w14:textId="1EFDC7C3"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SUgwt2V","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LNttlyn","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308A2AF4" w14:textId="77777777" w:rsidTr="000D234B">
        <w:trPr>
          <w:trHeight w:val="328"/>
        </w:trPr>
        <w:tc>
          <w:tcPr>
            <w:tcW w:w="8789" w:type="dxa"/>
            <w:gridSpan w:val="10"/>
            <w:tcBorders>
              <w:top w:val="nil"/>
              <w:left w:val="nil"/>
              <w:right w:val="nil"/>
            </w:tcBorders>
          </w:tcPr>
          <w:p w14:paraId="30B87C6D" w14:textId="19E3135F" w:rsidR="00BE208E" w:rsidRPr="00DA4FA3" w:rsidRDefault="00BE208E" w:rsidP="00C11355">
            <w:pPr>
              <w:pStyle w:val="FiguraTtulo"/>
              <w:spacing w:before="0"/>
              <w:rPr>
                <w:rFonts w:ascii="CMU Serif" w:hAnsi="CMU Serif" w:cs="CMU Serif"/>
                <w:szCs w:val="20"/>
              </w:rPr>
            </w:pPr>
            <w:bookmarkStart w:id="18"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645143">
              <w:rPr>
                <w:rFonts w:ascii="CMU Serif" w:hAnsi="CMU Serif" w:cs="CMU Serif"/>
                <w:noProof/>
                <w:szCs w:val="20"/>
              </w:rPr>
              <w:t>3</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645143">
              <w:rPr>
                <w:rFonts w:ascii="CMU Serif" w:hAnsi="CMU Serif" w:cs="CMU Serif"/>
                <w:noProof/>
                <w:szCs w:val="20"/>
              </w:rPr>
              <w:t>4</w:t>
            </w:r>
            <w:r w:rsidRPr="00DA4FA3">
              <w:rPr>
                <w:rFonts w:ascii="CMU Serif" w:hAnsi="CMU Serif" w:cs="CMU Serif"/>
                <w:szCs w:val="20"/>
              </w:rPr>
              <w:fldChar w:fldCharType="end"/>
            </w:r>
            <w:bookmarkEnd w:id="18"/>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FC1CC2">
              <w:rPr>
                <w:rFonts w:ascii="CMU Serif" w:eastAsia="Times New Roman" w:hAnsi="CMU Serif" w:cs="CMU Serif"/>
                <w:szCs w:val="20"/>
                <w:lang w:eastAsia="ar-SA"/>
              </w:rPr>
              <w:instrText xml:space="preserve"> ADDIN ZOTERO_ITEM CSL_CITATION {"citationID":"tyv9fqds","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1818BC" w:rsidRPr="001818BC">
              <w:rPr>
                <w:rFonts w:ascii="CMU Serif" w:hAnsi="CMU Serif" w:cs="CMU Serif"/>
              </w:rPr>
              <w:t>[15]</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F0AF82E" w14:textId="77777777" w:rsidTr="000D234B">
        <w:trPr>
          <w:trHeight w:val="284"/>
        </w:trPr>
        <w:tc>
          <w:tcPr>
            <w:tcW w:w="1751" w:type="dxa"/>
            <w:vMerge w:val="restart"/>
            <w:vAlign w:val="center"/>
          </w:tcPr>
          <w:p w14:paraId="3F9EA5D0"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444BE7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4E3FB01C" w14:textId="77777777" w:rsidTr="000D234B">
        <w:trPr>
          <w:trHeight w:val="236"/>
        </w:trPr>
        <w:tc>
          <w:tcPr>
            <w:tcW w:w="1751" w:type="dxa"/>
            <w:vMerge/>
          </w:tcPr>
          <w:p w14:paraId="52DFCFF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6F39BC4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14F8B4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426029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13E0A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241A8BA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296CCEA1"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383FA5A6" w14:textId="77777777" w:rsidTr="000D234B">
        <w:trPr>
          <w:trHeight w:val="342"/>
        </w:trPr>
        <w:tc>
          <w:tcPr>
            <w:tcW w:w="1751" w:type="dxa"/>
            <w:vMerge/>
          </w:tcPr>
          <w:p w14:paraId="7C53EFCB"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3B2345D8" w14:textId="57D01378"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33B3620" w14:textId="4062755E"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21984E7B" w14:textId="1C3D7603"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B078AE4" w14:textId="7CE502EA"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1B682E3D" w14:textId="78ADC33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06C292BC" w14:textId="3D26162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7183EF17" w14:textId="792BB60B"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6D78396B" w14:textId="1CF3BDD5"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18F4BE1B" w14:textId="77777777" w:rsidTr="000D234B">
        <w:trPr>
          <w:trHeight w:val="356"/>
        </w:trPr>
        <w:tc>
          <w:tcPr>
            <w:tcW w:w="1751" w:type="dxa"/>
            <w:vAlign w:val="center"/>
          </w:tcPr>
          <w:p w14:paraId="7CC29ACE"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0B9D84E" w14:textId="188F3EAC"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04AC11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58322F1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1846847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645498A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712D3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3CDF613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60A0EE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38A44765" w14:textId="77777777" w:rsidTr="000D234B">
        <w:trPr>
          <w:trHeight w:val="365"/>
        </w:trPr>
        <w:tc>
          <w:tcPr>
            <w:tcW w:w="1751" w:type="dxa"/>
            <w:vAlign w:val="center"/>
          </w:tcPr>
          <w:p w14:paraId="002DD0AD"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78AB3F8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5CB1379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15ADCB4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475D656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6508C443"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5E2AF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3A3EDE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22EB51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E87298" w14:textId="77777777" w:rsidTr="000D234B">
        <w:trPr>
          <w:trHeight w:val="309"/>
        </w:trPr>
        <w:tc>
          <w:tcPr>
            <w:tcW w:w="1751" w:type="dxa"/>
            <w:tcBorders>
              <w:bottom w:val="single" w:sz="4" w:space="0" w:color="auto"/>
            </w:tcBorders>
            <w:vAlign w:val="center"/>
          </w:tcPr>
          <w:p w14:paraId="1153B7E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53C1B91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49E72B8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447CE6E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06B2189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7966EE7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CD7243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649656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7686654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C593B09" w14:textId="77777777" w:rsidTr="000D234B">
        <w:trPr>
          <w:trHeight w:val="150"/>
        </w:trPr>
        <w:tc>
          <w:tcPr>
            <w:tcW w:w="8789" w:type="dxa"/>
            <w:gridSpan w:val="10"/>
            <w:tcBorders>
              <w:top w:val="single" w:sz="4" w:space="0" w:color="auto"/>
              <w:left w:val="nil"/>
              <w:bottom w:val="nil"/>
              <w:right w:val="nil"/>
            </w:tcBorders>
          </w:tcPr>
          <w:p w14:paraId="1AEBAEA5" w14:textId="36771B25"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5E97B074" w14:textId="1CD696C6"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09160822" w14:textId="666A48BB"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S83rph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C11355" w:rsidRPr="001818BC">
        <w:rPr>
          <w:rFonts w:ascii="CMU Serif" w:hAnsi="CMU Serif" w:cs="CMU Serif"/>
        </w:rPr>
        <w:t>[15]</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1288A7AA" w14:textId="77777777" w:rsidTr="00001240">
        <w:tc>
          <w:tcPr>
            <w:tcW w:w="8354" w:type="dxa"/>
          </w:tcPr>
          <w:p w14:paraId="155FAD51" w14:textId="7E062CB1"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19"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645143">
              <w:rPr>
                <w:rFonts w:ascii="CMU Serif" w:hAnsi="CMU Serif" w:cs="CMU Serif"/>
                <w:noProof/>
                <w:sz w:val="20"/>
                <w:szCs w:val="20"/>
              </w:rPr>
              <w:t>3</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645143">
              <w:rPr>
                <w:rFonts w:ascii="CMU Serif" w:hAnsi="CMU Serif" w:cs="CMU Serif"/>
                <w:noProof/>
                <w:sz w:val="20"/>
                <w:szCs w:val="20"/>
              </w:rPr>
              <w:t>5</w:t>
            </w:r>
            <w:r w:rsidRPr="00001240">
              <w:rPr>
                <w:rFonts w:ascii="CMU Serif" w:hAnsi="CMU Serif" w:cs="CMU Serif"/>
                <w:sz w:val="20"/>
                <w:szCs w:val="20"/>
              </w:rPr>
              <w:fldChar w:fldCharType="end"/>
            </w:r>
            <w:bookmarkEnd w:id="19"/>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FC1CC2">
              <w:rPr>
                <w:rFonts w:ascii="CMU Serif" w:eastAsia="Times New Roman" w:hAnsi="CMU Serif" w:cs="CMU Serif"/>
                <w:sz w:val="20"/>
                <w:szCs w:val="20"/>
                <w:lang w:eastAsia="ar-SA"/>
              </w:rPr>
              <w:instrText xml:space="preserve"> ADDIN ZOTERO_ITEM CSL_CITATION {"citationID":"jTudQ7T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Pr="00001240">
              <w:rPr>
                <w:rFonts w:ascii="CMU Serif" w:hAnsi="CMU Serif" w:cs="CMU Serif"/>
                <w:sz w:val="20"/>
                <w:szCs w:val="20"/>
              </w:rPr>
              <w:t>[15]</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2B1BB446"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466EBFA3" w14:textId="77777777" w:rsidTr="00001240">
              <w:trPr>
                <w:gridAfter w:val="1"/>
                <w:wAfter w:w="42" w:type="dxa"/>
              </w:trPr>
              <w:tc>
                <w:tcPr>
                  <w:tcW w:w="6337" w:type="dxa"/>
                  <w:gridSpan w:val="2"/>
                  <w:vMerge w:val="restart"/>
                  <w:vAlign w:val="center"/>
                </w:tcPr>
                <w:p w14:paraId="1930C47F" w14:textId="5D1E295F"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742EE75D" w14:textId="5E002A92" w:rsidR="00001240" w:rsidRPr="00001240" w:rsidRDefault="00FA6A82"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22A2CA9D" w14:textId="77777777" w:rsidTr="00001240">
              <w:tc>
                <w:tcPr>
                  <w:tcW w:w="6337" w:type="dxa"/>
                  <w:gridSpan w:val="2"/>
                  <w:vMerge/>
                  <w:vAlign w:val="center"/>
                </w:tcPr>
                <w:p w14:paraId="3353C8B7"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3047D37F" w14:textId="047BE983" w:rsidR="00001240" w:rsidRPr="00001240" w:rsidRDefault="00FA6A8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4E897FC2" w14:textId="5ED351A3" w:rsidR="00001240" w:rsidRPr="00001240" w:rsidRDefault="00FA6A82"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0BF72067" w14:textId="32E9E670" w:rsidR="00001240" w:rsidRPr="00001240" w:rsidRDefault="00FA6A8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143B8864" w14:textId="77777777" w:rsidTr="00001240">
              <w:tc>
                <w:tcPr>
                  <w:tcW w:w="1578" w:type="dxa"/>
                  <w:vMerge w:val="restart"/>
                </w:tcPr>
                <w:p w14:paraId="21BABCF0" w14:textId="735369A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13EF0C2C" w14:textId="16553BEA"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54B2A450" w14:textId="1B09F28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645670F8" w14:textId="57D333A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6338C71D" w14:textId="25CD560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4B505D11" w14:textId="77777777" w:rsidTr="00001240">
              <w:trPr>
                <w:trHeight w:val="793"/>
              </w:trPr>
              <w:tc>
                <w:tcPr>
                  <w:tcW w:w="1578" w:type="dxa"/>
                  <w:vMerge/>
                </w:tcPr>
                <w:p w14:paraId="4AEC2A89"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6128AB2D" w14:textId="4BFCA16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703BBC47" w14:textId="35C9DAB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3EB2F551" w14:textId="1BD9867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279F246" w14:textId="0307413F"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1069771B" w14:textId="77777777" w:rsidTr="00001240">
              <w:tc>
                <w:tcPr>
                  <w:tcW w:w="1578" w:type="dxa"/>
                  <w:vMerge/>
                </w:tcPr>
                <w:p w14:paraId="650F35E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393F23B" w14:textId="485EB719"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2DC078F5" w14:textId="74A3102D"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4BED1955" w14:textId="2EB073E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1F1B2E9" w14:textId="425A3702"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30C2CE59" w14:textId="77777777" w:rsidTr="00001240">
              <w:tc>
                <w:tcPr>
                  <w:tcW w:w="1578" w:type="dxa"/>
                  <w:vAlign w:val="center"/>
                </w:tcPr>
                <w:p w14:paraId="1F31A981" w14:textId="550871F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4F407FFF" w14:textId="4009185A"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787B3412" w14:textId="37F805B2"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29899FF6" w14:textId="40FF3EB4"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1FCA58F1" w14:textId="1B154C58"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51C4C74F" w14:textId="77777777" w:rsidTr="00001240">
              <w:tc>
                <w:tcPr>
                  <w:tcW w:w="1578" w:type="dxa"/>
                  <w:tcBorders>
                    <w:bottom w:val="single" w:sz="4" w:space="0" w:color="auto"/>
                  </w:tcBorders>
                  <w:vAlign w:val="center"/>
                </w:tcPr>
                <w:p w14:paraId="571E9471" w14:textId="051EF459"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4B318579" w14:textId="0F90BB3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45DA454E" w14:textId="3E6B38B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61A18CB6" w14:textId="326BE1D5"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0DA017FC" w14:textId="6FC36CF0"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28C35114" w14:textId="77777777" w:rsidTr="00001240">
              <w:tc>
                <w:tcPr>
                  <w:tcW w:w="8173" w:type="dxa"/>
                  <w:gridSpan w:val="6"/>
                  <w:tcBorders>
                    <w:top w:val="single" w:sz="4" w:space="0" w:color="auto"/>
                    <w:left w:val="nil"/>
                    <w:bottom w:val="nil"/>
                    <w:right w:val="nil"/>
                  </w:tcBorders>
                  <w:vAlign w:val="center"/>
                </w:tcPr>
                <w:p w14:paraId="648A68FF"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2CEAE943"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6C3E2FF9" w14:textId="4B037506"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1F94D0D1"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503EE98A" w14:textId="797D967D"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1892227C" w14:textId="3FB7AD7A" w:rsidR="00BE208E" w:rsidRPr="0009482A" w:rsidRDefault="00FA6A82" w:rsidP="00DA4FA3">
      <w:pPr>
        <w:pStyle w:val="Itemizaodentrodotexto"/>
        <w:numPr>
          <w:ilvl w:val="0"/>
          <w:numId w:val="33"/>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3941B03C" w14:textId="0486EE47" w:rsidR="00BE208E" w:rsidRPr="0009482A" w:rsidRDefault="00FA6A82"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2812C8B0" w14:textId="026941F0" w:rsidR="00BE208E" w:rsidRDefault="00FA6A82"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4D973798" w14:textId="1EE32C8C"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D89ml3MN","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ulDNYcSY","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1B1346FE" w14:textId="77777777" w:rsidR="008679FE" w:rsidRPr="0009482A" w:rsidRDefault="008679FE" w:rsidP="008679FE">
      <w:pPr>
        <w:pStyle w:val="Itemizaodentrodotexto"/>
        <w:numPr>
          <w:ilvl w:val="0"/>
          <w:numId w:val="0"/>
        </w:numPr>
        <w:rPr>
          <w:rFonts w:ascii="CMU Serif" w:hAnsi="CMU Serif" w:cs="CMU Serif"/>
        </w:rPr>
      </w:pPr>
    </w:p>
    <w:p w14:paraId="47150999" w14:textId="0EE4A8F5"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6825C5D2" w14:textId="4D631A0A"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7vljfttr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24E0BD6E" w14:textId="38D50610"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3</w:t>
      </w:r>
      <w:r w:rsidR="00645143"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4</w:t>
      </w:r>
      <w:r w:rsidR="00645143"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645143" w:rsidRPr="00FC7BF9">
        <w:rPr>
          <w:rFonts w:ascii="CMU Serif" w:hAnsi="CMU Serif" w:cs="CMU Serif"/>
          <w:szCs w:val="20"/>
        </w:rPr>
        <w:t xml:space="preserve">Quadro </w:t>
      </w:r>
      <w:r w:rsidR="00645143">
        <w:rPr>
          <w:rFonts w:ascii="CMU Serif" w:hAnsi="CMU Serif" w:cs="CMU Serif"/>
          <w:noProof/>
          <w:szCs w:val="20"/>
        </w:rPr>
        <w:t>3</w:t>
      </w:r>
      <w:r w:rsidR="00645143" w:rsidRPr="00FC7BF9">
        <w:rPr>
          <w:rFonts w:ascii="CMU Serif" w:hAnsi="CMU Serif" w:cs="CMU Serif"/>
          <w:noProof/>
          <w:szCs w:val="20"/>
        </w:rPr>
        <w:t>.</w:t>
      </w:r>
      <w:r w:rsidR="00645143">
        <w:rPr>
          <w:rFonts w:ascii="CMU Serif" w:hAnsi="CMU Serif" w:cs="CMU Serif"/>
          <w:noProof/>
          <w:szCs w:val="20"/>
        </w:rPr>
        <w:t>6</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6B83BB85" w14:textId="77777777" w:rsidTr="00FA5572">
        <w:trPr>
          <w:jc w:val="center"/>
        </w:trPr>
        <w:tc>
          <w:tcPr>
            <w:tcW w:w="8504" w:type="dxa"/>
            <w:vAlign w:val="center"/>
          </w:tcPr>
          <w:p w14:paraId="03B901B9" w14:textId="3D7A3FCC" w:rsidR="00FA5572" w:rsidRPr="00FC7BF9" w:rsidRDefault="00FA5572" w:rsidP="00FA5572">
            <w:pPr>
              <w:pStyle w:val="FiguraTtulo"/>
              <w:spacing w:before="20" w:after="20"/>
              <w:rPr>
                <w:rFonts w:ascii="CMU Serif" w:hAnsi="CMU Serif" w:cs="CMU Serif"/>
              </w:rPr>
            </w:pPr>
            <w:bookmarkStart w:id="20"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645143">
              <w:rPr>
                <w:rFonts w:ascii="CMU Serif" w:hAnsi="CMU Serif" w:cs="CMU Serif"/>
                <w:noProof/>
                <w:szCs w:val="20"/>
              </w:rPr>
              <w:t>3</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645143">
              <w:rPr>
                <w:rFonts w:ascii="CMU Serif" w:hAnsi="CMU Serif" w:cs="CMU Serif"/>
                <w:noProof/>
                <w:szCs w:val="20"/>
              </w:rPr>
              <w:t>6</w:t>
            </w:r>
            <w:r w:rsidRPr="00FC7BF9">
              <w:rPr>
                <w:rFonts w:ascii="CMU Serif" w:hAnsi="CMU Serif" w:cs="CMU Serif"/>
                <w:szCs w:val="20"/>
              </w:rPr>
              <w:fldChar w:fldCharType="end"/>
            </w:r>
            <w:bookmarkEnd w:id="20"/>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4EB0E8D5"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2A0641F5"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6A67C2" w14:textId="5886863C"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E1B41E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06BB751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0879BB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D6E9E3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7B793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89A87C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B56B2F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781D26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1494C5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4025F1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07DC8E3"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4D1D169D" w14:textId="5E80666E" w:rsidR="00FA5572" w:rsidRPr="0009482A" w:rsidRDefault="00FA6A82"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6FF97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4F79C95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E2EC2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32D6B78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24B6AD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524FA2A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54200955"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6C12D6D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29C91BE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2341058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7DAF71E2"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B13EDC" w14:textId="77777777" w:rsidTr="00FA5572">
        <w:trPr>
          <w:jc w:val="center"/>
        </w:trPr>
        <w:tc>
          <w:tcPr>
            <w:tcW w:w="8504" w:type="dxa"/>
            <w:vAlign w:val="center"/>
          </w:tcPr>
          <w:p w14:paraId="39A5212D"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7B8E9B44" w14:textId="076234D1"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FAAEF74" w14:textId="3553DFC8"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3B849F11"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497DD20D" w14:textId="77777777" w:rsidTr="00FC7BF9">
        <w:trPr>
          <w:trHeight w:val="458"/>
        </w:trPr>
        <w:tc>
          <w:tcPr>
            <w:tcW w:w="2491" w:type="dxa"/>
            <w:vAlign w:val="center"/>
          </w:tcPr>
          <w:p w14:paraId="579FFDEA" w14:textId="4014F23E" w:rsidR="00FC7BF9" w:rsidRPr="00FC7BF9" w:rsidRDefault="00FA6A82"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44A28AB3" w14:textId="6A7B9ABA"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2FDCED06" w14:textId="74E2B209" w:rsidR="00FC7BF9" w:rsidRPr="0009482A" w:rsidRDefault="00FC7BF9" w:rsidP="00D466D4">
            <w:pPr>
              <w:spacing w:line="240" w:lineRule="auto"/>
              <w:jc w:val="right"/>
              <w:rPr>
                <w:rFonts w:ascii="CMU Serif" w:hAnsi="CMU Serif" w:cs="CMU Serif"/>
              </w:rPr>
            </w:pPr>
            <w:bookmarkStart w:id="21"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bookmarkEnd w:id="21"/>
          </w:p>
        </w:tc>
      </w:tr>
      <w:tr w:rsidR="00FC7BF9" w:rsidRPr="0009482A" w14:paraId="1E5D36FF" w14:textId="77777777" w:rsidTr="00FC7BF9">
        <w:trPr>
          <w:trHeight w:val="458"/>
        </w:trPr>
        <w:tc>
          <w:tcPr>
            <w:tcW w:w="2491" w:type="dxa"/>
            <w:vAlign w:val="center"/>
          </w:tcPr>
          <w:p w14:paraId="60A1EB44" w14:textId="1BE180E7" w:rsidR="00FC7BF9" w:rsidRPr="00FC7BF9" w:rsidRDefault="00FA6A82"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37CAB35C" w14:textId="3A06CEFD"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3ECB753B" w14:textId="3413A003" w:rsidR="00FC7BF9" w:rsidRPr="0009482A" w:rsidRDefault="00FC7BF9" w:rsidP="00FD409C">
            <w:pPr>
              <w:spacing w:line="240" w:lineRule="auto"/>
              <w:jc w:val="right"/>
              <w:rPr>
                <w:rFonts w:ascii="CMU Serif" w:hAnsi="CMU Serif" w:cs="CMU Serif"/>
              </w:rPr>
            </w:pPr>
            <w:bookmarkStart w:id="22"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22"/>
          </w:p>
        </w:tc>
      </w:tr>
    </w:tbl>
    <w:p w14:paraId="5BC5C5B2" w14:textId="08E281C6"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405D8C90" w14:textId="1C4F1E22"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ku45v4pp0","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FE65577" w14:textId="4DA785D9"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22699850" w14:textId="2725F71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480505FC" w14:textId="2A04280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3C374FC" w14:textId="0B989353"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5</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59104D73" w14:textId="77777777" w:rsidTr="00D466D4">
        <w:trPr>
          <w:trHeight w:val="337"/>
        </w:trPr>
        <w:tc>
          <w:tcPr>
            <w:tcW w:w="8425" w:type="dxa"/>
          </w:tcPr>
          <w:p w14:paraId="7C6B9241" w14:textId="3FA874A6" w:rsidR="00FA5572" w:rsidRPr="006234F5" w:rsidRDefault="00FA6A8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5D6B5FC" w14:textId="3616275B" w:rsidR="00FA5572" w:rsidRPr="0009482A" w:rsidRDefault="00FA5572" w:rsidP="00FA5572">
            <w:pPr>
              <w:spacing w:line="240" w:lineRule="auto"/>
              <w:ind w:firstLine="0"/>
              <w:jc w:val="right"/>
              <w:rPr>
                <w:rFonts w:ascii="CMU Serif" w:hAnsi="CMU Serif" w:cs="CMU Serif"/>
              </w:rPr>
            </w:pPr>
            <w:bookmarkStart w:id="23" w:name="_Ref68860416"/>
            <w:bookmarkStart w:id="24"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5</w:t>
            </w:r>
            <w:r w:rsidRPr="0009482A">
              <w:rPr>
                <w:rFonts w:ascii="CMU Serif" w:hAnsi="CMU Serif" w:cs="CMU Serif"/>
              </w:rPr>
              <w:fldChar w:fldCharType="end"/>
            </w:r>
            <w:bookmarkEnd w:id="23"/>
            <w:r w:rsidRPr="0009482A">
              <w:rPr>
                <w:rFonts w:ascii="CMU Serif" w:hAnsi="CMU Serif" w:cs="CMU Serif"/>
              </w:rPr>
              <w:t>)</w:t>
            </w:r>
            <w:bookmarkEnd w:id="24"/>
          </w:p>
        </w:tc>
      </w:tr>
    </w:tbl>
    <w:p w14:paraId="61782ADD" w14:textId="017FE68A"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5A114450"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63769DB5" w14:textId="40819C4D"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588D1121" w14:textId="7F08472D"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36D6F9CD" w14:textId="3E659AD9"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703A0D01" w14:textId="7B9F7B76"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7E11CFE7" w14:textId="643845AA"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0C61CA88" w14:textId="68F862AC"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6</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C0E6141" w14:textId="77777777" w:rsidTr="00D466D4">
        <w:trPr>
          <w:trHeight w:val="337"/>
        </w:trPr>
        <w:tc>
          <w:tcPr>
            <w:tcW w:w="8425" w:type="dxa"/>
          </w:tcPr>
          <w:p w14:paraId="1EA36F64" w14:textId="76AEE89F" w:rsidR="00FA5572" w:rsidRPr="006234F5" w:rsidRDefault="00FA6A8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7EF51AB4" w14:textId="0DAD7212" w:rsidR="00FA5572" w:rsidRPr="0009482A" w:rsidRDefault="00FA5572" w:rsidP="00FA5572">
            <w:pPr>
              <w:spacing w:line="240" w:lineRule="auto"/>
              <w:ind w:firstLine="0"/>
              <w:jc w:val="right"/>
              <w:rPr>
                <w:rFonts w:ascii="CMU Serif" w:hAnsi="CMU Serif" w:cs="CMU Serif"/>
              </w:rPr>
            </w:pPr>
            <w:bookmarkStart w:id="25"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25"/>
          </w:p>
        </w:tc>
      </w:tr>
    </w:tbl>
    <w:p w14:paraId="6EB5C9CF" w14:textId="0C5C0CFC"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F0C0A2D" w14:textId="3F557A1F"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7</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689F701" w14:textId="77777777" w:rsidTr="00D466D4">
        <w:trPr>
          <w:trHeight w:val="337"/>
        </w:trPr>
        <w:tc>
          <w:tcPr>
            <w:tcW w:w="8347" w:type="dxa"/>
          </w:tcPr>
          <w:p w14:paraId="1BEF437B" w14:textId="67A32F10" w:rsidR="00FA5572" w:rsidRPr="006234F5" w:rsidRDefault="00FA6A8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44FC8513" w14:textId="59278E5C" w:rsidR="00FA5572" w:rsidRPr="0009482A" w:rsidRDefault="00FA5572" w:rsidP="00FA5572">
            <w:pPr>
              <w:spacing w:line="240" w:lineRule="auto"/>
              <w:ind w:firstLine="0"/>
              <w:jc w:val="right"/>
              <w:rPr>
                <w:rFonts w:ascii="CMU Serif" w:hAnsi="CMU Serif" w:cs="CMU Serif"/>
              </w:rPr>
            </w:pPr>
            <w:bookmarkStart w:id="26"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26"/>
          </w:p>
        </w:tc>
      </w:tr>
    </w:tbl>
    <w:p w14:paraId="15D5B7AF"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42F471A4" w14:textId="3FE0C9E8" w:rsidR="00FA5572" w:rsidRPr="0009482A" w:rsidRDefault="00FA6A8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12DA9E9" w14:textId="5523B92C"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58E3F4D4" w14:textId="1649AFEB"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K7SHiSg","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3C346180" w14:textId="32F6530A" w:rsidR="00FA5572" w:rsidRDefault="00FA5572"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4E22C21B"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58A47CE2"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408D4856" w14:textId="34596541"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18</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BD1669" w14:textId="77777777" w:rsidTr="00D466D4">
        <w:trPr>
          <w:trHeight w:val="365"/>
        </w:trPr>
        <w:tc>
          <w:tcPr>
            <w:tcW w:w="7671" w:type="dxa"/>
          </w:tcPr>
          <w:p w14:paraId="071CE71C" w14:textId="11C7A05B" w:rsidR="00FA5572" w:rsidRPr="00AC43A6" w:rsidRDefault="00FA6A8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7ADAC4CE" w14:textId="21899DF9" w:rsidR="00FA5572" w:rsidRPr="0009482A" w:rsidRDefault="00FA5572" w:rsidP="00FA5572">
            <w:pPr>
              <w:spacing w:line="240" w:lineRule="auto"/>
              <w:jc w:val="right"/>
              <w:rPr>
                <w:rFonts w:ascii="CMU Serif" w:hAnsi="CMU Serif" w:cs="CMU Serif"/>
                <w:szCs w:val="24"/>
              </w:rPr>
            </w:pPr>
            <w:bookmarkStart w:id="27"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8</w:t>
            </w:r>
            <w:r w:rsidRPr="0009482A">
              <w:rPr>
                <w:rFonts w:ascii="CMU Serif" w:hAnsi="CMU Serif" w:cs="CMU Serif"/>
                <w:szCs w:val="24"/>
              </w:rPr>
              <w:fldChar w:fldCharType="end"/>
            </w:r>
            <w:r w:rsidRPr="0009482A">
              <w:rPr>
                <w:rFonts w:ascii="CMU Serif" w:hAnsi="CMU Serif" w:cs="CMU Serif"/>
                <w:szCs w:val="24"/>
              </w:rPr>
              <w:t>)</w:t>
            </w:r>
            <w:bookmarkEnd w:id="27"/>
          </w:p>
        </w:tc>
      </w:tr>
    </w:tbl>
    <w:p w14:paraId="3211927C"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672D7ECE" w14:textId="77777777" w:rsidR="00FA5572" w:rsidRPr="0009482A" w:rsidRDefault="00FA6A8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576683EB" w14:textId="77777777" w:rsidR="00FA5572" w:rsidRPr="0009482A" w:rsidRDefault="00FA6A8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12DFBB78" w14:textId="77777777" w:rsidR="00FA5572" w:rsidRPr="0009482A" w:rsidRDefault="00FA6A8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0999CB2D" w14:textId="4EE1CD88"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szCs w:val="24"/>
        </w:rPr>
        <w:t>3</w:t>
      </w:r>
      <w:r w:rsidR="00645143" w:rsidRPr="0009482A">
        <w:rPr>
          <w:rFonts w:ascii="CMU Serif" w:hAnsi="CMU Serif" w:cs="CMU Serif"/>
          <w:szCs w:val="24"/>
        </w:rPr>
        <w:t>.</w:t>
      </w:r>
      <w:r w:rsidR="00645143">
        <w:rPr>
          <w:rFonts w:ascii="CMU Serif" w:hAnsi="CMU Serif" w:cs="CMU Serif"/>
          <w:szCs w:val="24"/>
        </w:rPr>
        <w:t>19</w:t>
      </w:r>
      <w:r w:rsidR="00645143"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4F4F81F4" w14:textId="77777777" w:rsidTr="00D466D4">
        <w:trPr>
          <w:trHeight w:val="365"/>
        </w:trPr>
        <w:tc>
          <w:tcPr>
            <w:tcW w:w="7837" w:type="dxa"/>
          </w:tcPr>
          <w:p w14:paraId="6C1438C3" w14:textId="7627B324" w:rsidR="00FA5572" w:rsidRPr="00AC43A6" w:rsidRDefault="00FA6A8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5ED2929D" w14:textId="35C53CAD" w:rsidR="00FA5572" w:rsidRPr="0009482A" w:rsidRDefault="00FA5572" w:rsidP="00FA5572">
            <w:pPr>
              <w:spacing w:line="240" w:lineRule="auto"/>
              <w:ind w:right="33" w:firstLine="411"/>
              <w:jc w:val="right"/>
              <w:rPr>
                <w:rFonts w:ascii="CMU Serif" w:hAnsi="CMU Serif" w:cs="CMU Serif"/>
                <w:szCs w:val="24"/>
              </w:rPr>
            </w:pPr>
            <w:bookmarkStart w:id="28"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9</w:t>
            </w:r>
            <w:r w:rsidRPr="0009482A">
              <w:rPr>
                <w:rFonts w:ascii="CMU Serif" w:hAnsi="CMU Serif" w:cs="CMU Serif"/>
                <w:szCs w:val="24"/>
              </w:rPr>
              <w:fldChar w:fldCharType="end"/>
            </w:r>
            <w:r w:rsidRPr="0009482A">
              <w:rPr>
                <w:rFonts w:ascii="CMU Serif" w:hAnsi="CMU Serif" w:cs="CMU Serif"/>
                <w:szCs w:val="24"/>
              </w:rPr>
              <w:t>)</w:t>
            </w:r>
            <w:bookmarkEnd w:id="28"/>
          </w:p>
        </w:tc>
      </w:tr>
    </w:tbl>
    <w:p w14:paraId="38393D3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6EE3D14" w14:textId="77777777" w:rsidR="00FA5572" w:rsidRPr="0009482A" w:rsidRDefault="00FA6A8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19ADCD3A" w14:textId="05FF57D2"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20</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6A9187FC" w14:textId="77777777" w:rsidTr="00D466D4">
        <w:trPr>
          <w:trHeight w:val="365"/>
        </w:trPr>
        <w:tc>
          <w:tcPr>
            <w:tcW w:w="7081" w:type="dxa"/>
          </w:tcPr>
          <w:p w14:paraId="3BA6E5A4" w14:textId="27795E69" w:rsidR="00FA5572" w:rsidRPr="00AC43A6" w:rsidRDefault="00FA6A82"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0CC48791" w14:textId="4CB7D328" w:rsidR="00FA5572" w:rsidRPr="0009482A" w:rsidRDefault="00FA5572" w:rsidP="00FA5572">
            <w:pPr>
              <w:spacing w:line="240" w:lineRule="auto"/>
              <w:jc w:val="right"/>
              <w:rPr>
                <w:rFonts w:ascii="CMU Serif" w:hAnsi="CMU Serif" w:cs="CMU Serif"/>
                <w:szCs w:val="24"/>
              </w:rPr>
            </w:pPr>
            <w:bookmarkStart w:id="29"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20</w:t>
            </w:r>
            <w:r w:rsidRPr="0009482A">
              <w:rPr>
                <w:rFonts w:ascii="CMU Serif" w:hAnsi="CMU Serif" w:cs="CMU Serif"/>
                <w:szCs w:val="24"/>
              </w:rPr>
              <w:fldChar w:fldCharType="end"/>
            </w:r>
            <w:r w:rsidRPr="0009482A">
              <w:rPr>
                <w:rFonts w:ascii="CMU Serif" w:hAnsi="CMU Serif" w:cs="CMU Serif"/>
                <w:szCs w:val="24"/>
              </w:rPr>
              <w:t>)</w:t>
            </w:r>
            <w:bookmarkEnd w:id="29"/>
          </w:p>
        </w:tc>
      </w:tr>
    </w:tbl>
    <w:p w14:paraId="6C1AC53B" w14:textId="02657D6F"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bter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Figura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6</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29A05B79" w14:textId="77777777" w:rsidTr="008679FE">
        <w:tc>
          <w:tcPr>
            <w:tcW w:w="8364" w:type="dxa"/>
          </w:tcPr>
          <w:p w14:paraId="4DD61996" w14:textId="0527CB77" w:rsidR="00FA5572" w:rsidRPr="00AE140A" w:rsidRDefault="00FA5572" w:rsidP="00FA5572">
            <w:pPr>
              <w:pStyle w:val="FiguraTtulo"/>
              <w:spacing w:before="20" w:after="20"/>
              <w:rPr>
                <w:rFonts w:ascii="CMU Serif" w:eastAsia="Times New Roman" w:hAnsi="CMU Serif" w:cs="CMU Serif"/>
                <w:szCs w:val="20"/>
                <w:lang w:eastAsia="ar-SA"/>
              </w:rPr>
            </w:pPr>
            <w:bookmarkStart w:id="30"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645143">
              <w:rPr>
                <w:rFonts w:ascii="CMU Serif" w:hAnsi="CMU Serif" w:cs="CMU Serif"/>
                <w:noProof/>
                <w:szCs w:val="20"/>
              </w:rPr>
              <w:t>6</w:t>
            </w:r>
            <w:r w:rsidRPr="00AE140A">
              <w:rPr>
                <w:rFonts w:ascii="CMU Serif" w:hAnsi="CMU Serif" w:cs="CMU Serif"/>
                <w:szCs w:val="20"/>
              </w:rPr>
              <w:fldChar w:fldCharType="end"/>
            </w:r>
            <w:bookmarkEnd w:id="30"/>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FC1CC2">
              <w:rPr>
                <w:rFonts w:ascii="CMU Serif" w:hAnsi="CMU Serif" w:cs="CMU Serif"/>
                <w:szCs w:val="20"/>
              </w:rPr>
              <w:instrText xml:space="preserve"> ADDIN ZOTERO_ITEM CSL_CITATION {"citationID":"AXYIX5IL","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1818BC" w:rsidRPr="001818BC">
              <w:rPr>
                <w:rFonts w:ascii="CMU Serif" w:hAnsi="CMU Serif" w:cs="CMU Serif"/>
              </w:rPr>
              <w:t>[17]</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01137BD8" w14:textId="77777777" w:rsidTr="008679FE">
        <w:tc>
          <w:tcPr>
            <w:tcW w:w="8364" w:type="dxa"/>
          </w:tcPr>
          <w:p w14:paraId="07E1EB7B"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35DB5EE0" wp14:editId="1AF1717B">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9377" cy="3158144"/>
                          </a:xfrm>
                          <a:prstGeom prst="rect">
                            <a:avLst/>
                          </a:prstGeom>
                        </pic:spPr>
                      </pic:pic>
                    </a:graphicData>
                  </a:graphic>
                </wp:inline>
              </w:drawing>
            </w:r>
          </w:p>
        </w:tc>
      </w:tr>
    </w:tbl>
    <w:p w14:paraId="16F45130" w14:textId="3230818A"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09E65517" w14:textId="77777777" w:rsidR="00AE140A" w:rsidRPr="0009482A" w:rsidRDefault="00AE140A" w:rsidP="00AE140A">
      <w:pPr>
        <w:rPr>
          <w:rFonts w:ascii="CMU Serif" w:eastAsia="Times New Roman" w:hAnsi="CMU Serif" w:cs="CMU Serif"/>
          <w:szCs w:val="24"/>
          <w:lang w:eastAsia="ar-SA"/>
        </w:rPr>
      </w:pPr>
    </w:p>
    <w:p w14:paraId="2E0C0EC0" w14:textId="6E4B6741"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0C22FC88" w14:textId="0DC643E5"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FC1CC2">
        <w:rPr>
          <w:rFonts w:ascii="CMU Serif" w:hAnsi="CMU Serif" w:cs="CMU Serif"/>
        </w:rPr>
        <w:instrText xml:space="preserve"> ADDIN ZOTERO_ITEM CSL_CITATION {"citationID":"bNCRMzL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6C35CA" w:rsidRPr="006C35CA">
        <w:rPr>
          <w:rFonts w:ascii="CMU Serif" w:hAnsi="CMU Serif" w:cs="CMU Serif"/>
        </w:rPr>
        <w:t>[22]</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17ED09EA" w14:textId="498B13D1"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09482A">
        <w:rPr>
          <w:rStyle w:val="Refdenotaderodap"/>
          <w:rFonts w:ascii="CMU Serif" w:hAnsi="CMU Serif" w:cs="CMU Serif"/>
        </w:rPr>
        <w:footnoteReference w:id="4"/>
      </w:r>
      <w:r w:rsidRPr="0009482A">
        <w:rPr>
          <w:rFonts w:ascii="CMU Serif" w:eastAsia="Times New Roman" w:hAnsi="CMU Serif" w:cs="CMU Serif"/>
          <w:szCs w:val="24"/>
          <w:lang w:eastAsia="ar-SA"/>
        </w:rPr>
        <w:t>.</w:t>
      </w:r>
    </w:p>
    <w:p w14:paraId="411EF10D" w14:textId="42DD3CC1"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G5eNXJz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C35CA"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54C12D5F" w14:textId="1973699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0B4FB930" w14:textId="5267BACE"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8</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FC1CC2">
        <w:rPr>
          <w:rFonts w:ascii="CMU Serif" w:hAnsi="CMU Serif" w:cs="CMU Serif"/>
        </w:rPr>
        <w:instrText xml:space="preserve"> ADDIN ZOTERO_ITEM CSL_CITATION {"citationID":"HVkUilS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6C35CA" w:rsidRPr="006C35CA">
        <w:rPr>
          <w:rFonts w:ascii="CMU Serif" w:hAnsi="CMU Serif" w:cs="CMU Serif"/>
        </w:rPr>
        <w:t>[22]</w:t>
      </w:r>
      <w:r w:rsidR="007A66A4" w:rsidRPr="0009482A">
        <w:rPr>
          <w:rFonts w:ascii="CMU Serif" w:hAnsi="CMU Serif" w:cs="CMU Serif"/>
        </w:rPr>
        <w:fldChar w:fldCharType="end"/>
      </w:r>
      <w:r w:rsidR="007A66A4" w:rsidRPr="0009482A">
        <w:rPr>
          <w:rFonts w:ascii="CMU Serif" w:hAnsi="CMU Serif" w:cs="CMU Serif"/>
        </w:rPr>
        <w:t>.</w:t>
      </w:r>
    </w:p>
    <w:p w14:paraId="06AF2DA8" w14:textId="60CF15C8"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0R6cTMz1","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57DBE24F" w14:textId="77777777" w:rsidTr="00FD4D3B">
        <w:trPr>
          <w:trHeight w:val="170"/>
          <w:jc w:val="center"/>
        </w:trPr>
        <w:tc>
          <w:tcPr>
            <w:tcW w:w="5000" w:type="pct"/>
          </w:tcPr>
          <w:p w14:paraId="2530AFFA" w14:textId="3E7CA6DB" w:rsidR="00064C1E" w:rsidRPr="00AE140A" w:rsidRDefault="00064C1E" w:rsidP="00D16EBD">
            <w:pPr>
              <w:pStyle w:val="FiguraTtulo"/>
              <w:spacing w:before="20" w:after="20"/>
              <w:rPr>
                <w:rFonts w:ascii="CMU Serif" w:hAnsi="CMU Serif" w:cs="CMU Serif"/>
                <w:szCs w:val="20"/>
              </w:rPr>
            </w:pPr>
            <w:bookmarkStart w:id="31"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7</w:t>
            </w:r>
            <w:r w:rsidRPr="00AE140A">
              <w:rPr>
                <w:rFonts w:ascii="CMU Serif" w:hAnsi="CMU Serif" w:cs="CMU Serif"/>
                <w:szCs w:val="20"/>
              </w:rPr>
              <w:fldChar w:fldCharType="end"/>
            </w:r>
            <w:bookmarkEnd w:id="31"/>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FC1CC2">
              <w:rPr>
                <w:rFonts w:ascii="CMU Serif" w:hAnsi="CMU Serif" w:cs="CMU Serif"/>
              </w:rPr>
              <w:instrText xml:space="preserve"> ADDIN ZOTERO_ITEM CSL_CITATION {"citationID":"E87XrHRP","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AE140A" w:rsidRPr="00AE140A">
              <w:rPr>
                <w:rFonts w:ascii="CMU Serif" w:hAnsi="CMU Serif" w:cs="CMU Serif"/>
              </w:rPr>
              <w:t>[22]</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01DC4B4"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3BD765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78C7851"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2F09CD6" w14:textId="4C20680E" w:rsidR="00D16EBD" w:rsidRPr="0009482A" w:rsidRDefault="00FA6A82"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5C447A82"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670BA3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2DA4EA6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2AC17F7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CDB42E5"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A1CAB7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8EBA13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1294ADC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081CF0C"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2A22D5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2B2876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60031C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58A309C8"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7EF0C49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B2CEC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67B2FD0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08692B03"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1BB15A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13958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0FF36B54"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6CED076C"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5A3CCF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37FAF89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321F117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023CA631"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5C429F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2E3BB4F" w14:textId="58360771"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595787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33B15BED"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6BC04831"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A9E67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3A06D8A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4FD6E5F2"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62058DB"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FDA78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4B106A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1FCE3CB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24057C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7973044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4C77824A"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4D3F874B"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5FBADD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348F2E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009AC9E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633D7385"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193617D3"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B3CB4D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72F2AF5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14E9107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785AA21"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DDC94A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423F63E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FBE475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C29031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C675D3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04710AF7"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10373C26"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1C4F6B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C39468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C52D160"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2B61432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20B436A"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60987"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4F487FF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1082BF1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D59F9A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FCB1DE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7E474DD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12931874" w14:textId="77777777" w:rsidR="00D16EBD" w:rsidRPr="0009482A" w:rsidRDefault="00D16EBD" w:rsidP="00D16EBD">
            <w:pPr>
              <w:pStyle w:val="FiguraTtulo"/>
              <w:spacing w:before="20" w:after="20"/>
              <w:rPr>
                <w:rFonts w:ascii="CMU Serif" w:hAnsi="CMU Serif" w:cs="CMU Serif"/>
                <w:b/>
                <w:bCs/>
                <w:szCs w:val="20"/>
              </w:rPr>
            </w:pPr>
          </w:p>
        </w:tc>
      </w:tr>
    </w:tbl>
    <w:p w14:paraId="406C564F" w14:textId="3BD3117B" w:rsidR="008679FE" w:rsidRDefault="008679FE" w:rsidP="008679FE"/>
    <w:p w14:paraId="2B525F58" w14:textId="12208DA3" w:rsidR="00D21A91" w:rsidRDefault="00D21A91" w:rsidP="008679FE"/>
    <w:p w14:paraId="05E65174"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2FAA2C8E" w14:textId="77777777" w:rsidTr="008679FE">
        <w:trPr>
          <w:trHeight w:val="170"/>
          <w:jc w:val="center"/>
        </w:trPr>
        <w:tc>
          <w:tcPr>
            <w:tcW w:w="5000" w:type="pct"/>
          </w:tcPr>
          <w:p w14:paraId="4DBEE6D4" w14:textId="79056562" w:rsidR="008679FE" w:rsidRPr="00AE140A" w:rsidRDefault="008679FE" w:rsidP="008679FE">
            <w:pPr>
              <w:pStyle w:val="FiguraTtulo"/>
              <w:spacing w:before="20" w:after="20"/>
              <w:rPr>
                <w:rFonts w:ascii="CMU Serif" w:hAnsi="CMU Serif" w:cs="CMU Serif"/>
                <w:szCs w:val="20"/>
              </w:rPr>
            </w:pPr>
            <w:bookmarkStart w:id="32"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8</w:t>
            </w:r>
            <w:r w:rsidRPr="00AE140A">
              <w:rPr>
                <w:rFonts w:ascii="CMU Serif" w:hAnsi="CMU Serif" w:cs="CMU Serif"/>
                <w:szCs w:val="20"/>
              </w:rPr>
              <w:fldChar w:fldCharType="end"/>
            </w:r>
            <w:bookmarkEnd w:id="32"/>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FC1CC2">
              <w:rPr>
                <w:rFonts w:ascii="CMU Serif" w:hAnsi="CMU Serif" w:cs="CMU Serif"/>
              </w:rPr>
              <w:instrText xml:space="preserve"> ADDIN ZOTERO_ITEM CSL_CITATION {"citationID":"gQEOLWDD","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Pr="00AE140A">
              <w:rPr>
                <w:rFonts w:ascii="CMU Serif" w:hAnsi="CMU Serif" w:cs="CMU Serif"/>
              </w:rPr>
              <w:t>[22]</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5AB735C8"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6DAF310"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7C1FC0"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6ADACC42" w14:textId="77777777" w:rsidR="008679FE" w:rsidRPr="0009482A" w:rsidRDefault="00FA6A82"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369ED2E4"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6E46AE3"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73E55E81"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416765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0F4E7AE6"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60D4801"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8FF34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1B75BF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145B4848"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0CD7576"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01AA3"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6BAAD932"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167DFE09"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CF0A20A" w14:textId="5F3CD563"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06850FBC"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39B958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CE01520"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A87543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4B7B879"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072CCDC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0E18F05A"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B975CCC"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8CFAE5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260FEB9"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7D75596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DC96AF5"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319370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9611BD3"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A06D9A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9F37F8A"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D7090C0"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26DD16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1FBC5481"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3D8737F"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D39F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1EA7A046"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17029FC0"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02F9C74D" w14:textId="77777777" w:rsidTr="008679FE">
        <w:trPr>
          <w:trHeight w:val="328"/>
          <w:jc w:val="center"/>
        </w:trPr>
        <w:tc>
          <w:tcPr>
            <w:tcW w:w="5000" w:type="pct"/>
          </w:tcPr>
          <w:p w14:paraId="419719DD"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5CC815D0"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57F4F3BC" w14:textId="6737A9A9"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3ABF6ACE" w14:textId="0C85F6C1"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6DD51B96" w14:textId="3AFC4D89"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fKg4m77","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3FnR3DKs","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019506A6" w14:textId="6B313134"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vr8PjzPT","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6AB96BF3" w14:textId="4716353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0D113C7" w14:textId="77777777" w:rsidTr="00067EB4">
        <w:trPr>
          <w:trHeight w:val="339"/>
        </w:trPr>
        <w:tc>
          <w:tcPr>
            <w:tcW w:w="8364" w:type="dxa"/>
            <w:hideMark/>
          </w:tcPr>
          <w:p w14:paraId="3C151B9C" w14:textId="5C4DBEB3" w:rsidR="00FD4D3B" w:rsidRPr="00AE140A" w:rsidRDefault="00FD4D3B" w:rsidP="00236340">
            <w:pPr>
              <w:pStyle w:val="FiguraTtulo"/>
              <w:spacing w:before="20" w:after="20"/>
              <w:rPr>
                <w:rFonts w:ascii="CMU Serif" w:hAnsi="CMU Serif" w:cs="CMU Serif"/>
                <w:szCs w:val="20"/>
                <w:lang w:eastAsia="en-US"/>
              </w:rPr>
            </w:pPr>
            <w:bookmarkStart w:id="33"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9</w:t>
            </w:r>
            <w:r w:rsidRPr="00AE140A">
              <w:rPr>
                <w:rFonts w:ascii="CMU Serif" w:hAnsi="CMU Serif" w:cs="CMU Serif"/>
                <w:szCs w:val="20"/>
              </w:rPr>
              <w:fldChar w:fldCharType="end"/>
            </w:r>
            <w:bookmarkEnd w:id="33"/>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ysecenVl","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AE140A" w:rsidRPr="00AE140A">
              <w:rPr>
                <w:rFonts w:ascii="CMU Serif" w:hAnsi="CMU Serif" w:cs="CMU Serif"/>
              </w:rPr>
              <w:t>[22]</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019BA2D6"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A1C8C3C"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9D68"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45968296"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427406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43CA82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560C79A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37A4A5A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6E7E03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2F3E3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7724A6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069E030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E34958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89082C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AF6EBE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0DC5F42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A3F9104"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259EEBB"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2851E1"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18D9E554"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441E206C"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3AB4DEC"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DD9402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627F2E3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72199A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2CE9A8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B0B68A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5FBB150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1DAFDDE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F0FC6A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B43BB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0865D2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24A25CA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EDFFC9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71EA36B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41423970" w14:textId="497185A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92E4A0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3C81EE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F571170" w14:textId="6002B51D"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3A44B707" w14:textId="512F17F1"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0E29763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FD9E69F"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714F1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6F3B31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CCA656E"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67A9943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FA7F99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A1E059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67BAF471"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BA1D712"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1AC4AA8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05CEC07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03D2B73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A40710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3C516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560B1FE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29319EE2"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CB362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FE893F0"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3880330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86A972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59507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0E70FD5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1FB39BB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54CA115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355F7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69BA60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7C3D3FE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E9DAB5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708BAF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54FA10B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18610F89" w14:textId="32F5A90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1D0A19D1"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61C25D9A"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788DBD9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70AFA2EC" w14:textId="6A569DBE"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2E7A79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278D37ED"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6FA7402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7E544BAA" w14:textId="780F537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69A88873"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0C14A51F"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0F4D4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5913DA3F" w14:textId="12BD2375"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15189CFA"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6DACB793" w14:textId="75026570"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160B818F" w14:textId="2093F996"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527607DD" w14:textId="4B4C5471"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0FEC91A2"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B7025EA" w14:textId="77777777" w:rsidTr="00067EB4">
        <w:trPr>
          <w:trHeight w:val="99"/>
        </w:trPr>
        <w:tc>
          <w:tcPr>
            <w:tcW w:w="8364" w:type="dxa"/>
            <w:vAlign w:val="center"/>
            <w:hideMark/>
          </w:tcPr>
          <w:p w14:paraId="059B7990" w14:textId="4D00C82E"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0DD972BC" w14:textId="22426FD3"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D88B71" w14:textId="5619BF1E"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1689E7F2" w14:textId="23B6F131"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5FA3F4F" w14:textId="03492811"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728FA314" w14:textId="0CED0495"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25ED5730" w14:textId="0CF28E3E"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yg8Op3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D368CA7" w14:textId="63F32FB5"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Mrx8NqN","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50BEAFB2" w14:textId="65ED5850"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9aT0GtAr","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1</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2</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252F220A" w14:textId="77777777" w:rsidTr="002B25CB">
        <w:trPr>
          <w:trHeight w:val="458"/>
        </w:trPr>
        <w:tc>
          <w:tcPr>
            <w:tcW w:w="2207" w:type="dxa"/>
            <w:vAlign w:val="center"/>
          </w:tcPr>
          <w:p w14:paraId="4D42C310" w14:textId="7B2DFEC6"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422D85C2" w14:textId="5F4B77A3"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1542226B" w14:textId="5F384848" w:rsidR="002B25CB" w:rsidRPr="0009482A" w:rsidRDefault="002B25CB" w:rsidP="007A66A4">
            <w:pPr>
              <w:spacing w:line="240" w:lineRule="auto"/>
              <w:jc w:val="right"/>
              <w:rPr>
                <w:rFonts w:ascii="CMU Serif" w:hAnsi="CMU Serif" w:cs="CMU Serif"/>
                <w:iCs/>
              </w:rPr>
            </w:pPr>
            <w:bookmarkStart w:id="34"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1</w:t>
            </w:r>
            <w:r w:rsidRPr="0009482A">
              <w:rPr>
                <w:rFonts w:ascii="CMU Serif" w:hAnsi="CMU Serif" w:cs="CMU Serif"/>
                <w:iCs/>
              </w:rPr>
              <w:fldChar w:fldCharType="end"/>
            </w:r>
            <w:r w:rsidRPr="0009482A">
              <w:rPr>
                <w:rFonts w:ascii="CMU Serif" w:hAnsi="CMU Serif" w:cs="CMU Serif"/>
                <w:iCs/>
              </w:rPr>
              <w:t>)</w:t>
            </w:r>
            <w:bookmarkEnd w:id="34"/>
          </w:p>
        </w:tc>
      </w:tr>
      <w:tr w:rsidR="00DF777B" w:rsidRPr="0009482A" w14:paraId="736A12F8" w14:textId="77777777" w:rsidTr="002B25CB">
        <w:trPr>
          <w:trHeight w:val="458"/>
        </w:trPr>
        <w:tc>
          <w:tcPr>
            <w:tcW w:w="2207" w:type="dxa"/>
            <w:vAlign w:val="center"/>
          </w:tcPr>
          <w:p w14:paraId="1C3991D5" w14:textId="18FA70F8"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7EF3B677" w14:textId="3AB485C6" w:rsidR="002B25CB" w:rsidRPr="00D21A91" w:rsidRDefault="00FA6A82"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679C54B2" w14:textId="5DB56DF5" w:rsidR="002B25CB" w:rsidRPr="0009482A" w:rsidRDefault="002B25CB" w:rsidP="007A66A4">
            <w:pPr>
              <w:spacing w:line="240" w:lineRule="auto"/>
              <w:jc w:val="right"/>
              <w:rPr>
                <w:rFonts w:ascii="CMU Serif" w:hAnsi="CMU Serif" w:cs="CMU Serif"/>
                <w:iCs/>
              </w:rPr>
            </w:pPr>
            <w:bookmarkStart w:id="35"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2</w:t>
            </w:r>
            <w:r w:rsidRPr="0009482A">
              <w:rPr>
                <w:rFonts w:ascii="CMU Serif" w:hAnsi="CMU Serif" w:cs="CMU Serif"/>
                <w:iCs/>
              </w:rPr>
              <w:fldChar w:fldCharType="end"/>
            </w:r>
            <w:r w:rsidRPr="0009482A">
              <w:rPr>
                <w:rFonts w:ascii="CMU Serif" w:hAnsi="CMU Serif" w:cs="CMU Serif"/>
                <w:iCs/>
              </w:rPr>
              <w:t>)</w:t>
            </w:r>
            <w:bookmarkEnd w:id="35"/>
          </w:p>
        </w:tc>
      </w:tr>
    </w:tbl>
    <w:p w14:paraId="6E29199E" w14:textId="7368FE31"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czwivAf5","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JrGJp7D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64577147" w14:textId="7DED2571"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PcyR8xH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75437BC9" w14:textId="1C3AD9C0"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Kdx8aBsk","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16C4C4D4" w14:textId="4DB03896"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P7Q3fv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3FB14DC4" w14:textId="75150DE4"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Mt9e20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3DBDD369" w14:textId="77777777" w:rsidTr="00AE6EB1">
        <w:trPr>
          <w:trHeight w:val="339"/>
        </w:trPr>
        <w:tc>
          <w:tcPr>
            <w:tcW w:w="8364" w:type="dxa"/>
            <w:hideMark/>
          </w:tcPr>
          <w:p w14:paraId="66B4B62D" w14:textId="4BEFD0E0"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36"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645143">
              <w:rPr>
                <w:rFonts w:ascii="CMU Serif" w:hAnsi="CMU Serif" w:cs="CMU Serif"/>
                <w:noProof/>
                <w:szCs w:val="20"/>
              </w:rPr>
              <w:t>3</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645143">
              <w:rPr>
                <w:rFonts w:ascii="CMU Serif" w:hAnsi="CMU Serif" w:cs="CMU Serif"/>
                <w:noProof/>
                <w:szCs w:val="20"/>
              </w:rPr>
              <w:t>10</w:t>
            </w:r>
            <w:r w:rsidRPr="00AE6EB1">
              <w:rPr>
                <w:rFonts w:ascii="CMU Serif" w:hAnsi="CMU Serif" w:cs="CMU Serif"/>
                <w:szCs w:val="20"/>
              </w:rPr>
              <w:fldChar w:fldCharType="end"/>
            </w:r>
            <w:bookmarkEnd w:id="36"/>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1NRQ8Wb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AE6EB1" w:rsidRPr="00AE6EB1">
              <w:rPr>
                <w:rFonts w:ascii="CMU Serif" w:hAnsi="CMU Serif" w:cs="CMU Serif"/>
              </w:rPr>
              <w:t>[22]</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160E904"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78B0FB92" w14:textId="77777777" w:rsidTr="00154A74">
              <w:tc>
                <w:tcPr>
                  <w:tcW w:w="4069" w:type="dxa"/>
                  <w:vAlign w:val="center"/>
                </w:tcPr>
                <w:p w14:paraId="3D79CA0B" w14:textId="2DB74A0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0448D21B" w14:textId="73C39466"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3883FCCB" w14:textId="77777777" w:rsidTr="00154A74">
              <w:tc>
                <w:tcPr>
                  <w:tcW w:w="4069" w:type="dxa"/>
                </w:tcPr>
                <w:p w14:paraId="38AFFEDC" w14:textId="7990FC02"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52D10A46" w14:textId="7A802B0D"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74BBD90F" w14:textId="77777777" w:rsidTr="00154A74">
              <w:tc>
                <w:tcPr>
                  <w:tcW w:w="4069" w:type="dxa"/>
                </w:tcPr>
                <w:p w14:paraId="490C1508" w14:textId="5FA14308"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6F8FA50D" w14:textId="189CB696"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2D394C3" w14:textId="77777777" w:rsidTr="00154A74">
              <w:tc>
                <w:tcPr>
                  <w:tcW w:w="4069" w:type="dxa"/>
                </w:tcPr>
                <w:p w14:paraId="6188C8E4" w14:textId="7C62A761"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578FCDB6" w14:textId="3E1D5F1D"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125D9888" w14:textId="77777777" w:rsidTr="00154A74">
              <w:tc>
                <w:tcPr>
                  <w:tcW w:w="4069" w:type="dxa"/>
                </w:tcPr>
                <w:p w14:paraId="15C0262B" w14:textId="1F21083C"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0784F2A7" w14:textId="2EDDE083"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42598BA" w14:textId="30081158" w:rsidR="007A66A4" w:rsidRPr="0009482A" w:rsidRDefault="007A66A4" w:rsidP="007A66A4">
            <w:pPr>
              <w:pStyle w:val="FiguraTtulo"/>
              <w:spacing w:before="20" w:after="20"/>
              <w:rPr>
                <w:rFonts w:ascii="CMU Serif" w:hAnsi="CMU Serif" w:cs="CMU Serif"/>
                <w:b/>
                <w:bCs/>
                <w:szCs w:val="20"/>
              </w:rPr>
            </w:pPr>
          </w:p>
        </w:tc>
      </w:tr>
    </w:tbl>
    <w:p w14:paraId="456B4DA0" w14:textId="7DAB611C"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FC1CC2">
        <w:rPr>
          <w:rFonts w:ascii="CMU Serif" w:hAnsi="CMU Serif" w:cs="CMU Serif"/>
          <w:szCs w:val="24"/>
        </w:rPr>
        <w:instrText xml:space="preserve"> ADDIN ZOTERO_ITEM CSL_CITATION {"citationID":"5AUqZqUI","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6C35CA" w:rsidRPr="00154A74">
        <w:rPr>
          <w:rFonts w:ascii="CMU Serif" w:hAnsi="CMU Serif" w:cs="CMU Serif"/>
          <w:szCs w:val="24"/>
        </w:rPr>
        <w:t>[22]</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645143" w:rsidRPr="00645143">
        <w:rPr>
          <w:rFonts w:ascii="CMU Serif" w:hAnsi="CMU Serif" w:cs="CMU Serif"/>
          <w:szCs w:val="24"/>
        </w:rPr>
        <w:t>Quadro 3.11</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031486D5" w14:textId="77777777" w:rsidTr="00154A74">
        <w:trPr>
          <w:trHeight w:val="339"/>
        </w:trPr>
        <w:tc>
          <w:tcPr>
            <w:tcW w:w="8504" w:type="dxa"/>
            <w:hideMark/>
          </w:tcPr>
          <w:p w14:paraId="4801AB46" w14:textId="62F502CB" w:rsidR="002D3B65" w:rsidRPr="00154A74" w:rsidRDefault="002D3B65" w:rsidP="002D3B65">
            <w:pPr>
              <w:pStyle w:val="FiguraTtulo"/>
              <w:spacing w:before="20" w:after="20"/>
              <w:jc w:val="both"/>
              <w:rPr>
                <w:rFonts w:ascii="CMU Serif" w:hAnsi="CMU Serif" w:cs="CMU Serif"/>
                <w:szCs w:val="20"/>
                <w:lang w:eastAsia="en-US"/>
              </w:rPr>
            </w:pPr>
            <w:bookmarkStart w:id="37"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645143">
              <w:rPr>
                <w:rFonts w:ascii="CMU Serif" w:hAnsi="CMU Serif" w:cs="CMU Serif"/>
                <w:noProof/>
                <w:szCs w:val="20"/>
              </w:rPr>
              <w:t>3</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645143">
              <w:rPr>
                <w:rFonts w:ascii="CMU Serif" w:hAnsi="CMU Serif" w:cs="CMU Serif"/>
                <w:noProof/>
                <w:szCs w:val="20"/>
              </w:rPr>
              <w:t>11</w:t>
            </w:r>
            <w:r w:rsidRPr="00154A74">
              <w:rPr>
                <w:rFonts w:ascii="CMU Serif" w:hAnsi="CMU Serif" w:cs="CMU Serif"/>
                <w:szCs w:val="20"/>
              </w:rPr>
              <w:fldChar w:fldCharType="end"/>
            </w:r>
            <w:bookmarkEnd w:id="37"/>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UgoEas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154A74" w:rsidRPr="00154A74">
              <w:rPr>
                <w:rFonts w:ascii="CMU Serif" w:hAnsi="CMU Serif" w:cs="CMU Serif"/>
              </w:rPr>
              <w:t>[22]</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257AC3E4"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37F78B4" w14:textId="77777777" w:rsidTr="00154A74">
              <w:tc>
                <w:tcPr>
                  <w:tcW w:w="5277" w:type="dxa"/>
                  <w:vAlign w:val="center"/>
                </w:tcPr>
                <w:p w14:paraId="66AA21A5" w14:textId="397D697B"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27D9A443" w14:textId="5CC7AA45"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2A8EB5EB" w14:textId="77777777" w:rsidTr="00357789">
              <w:trPr>
                <w:trHeight w:val="597"/>
              </w:trPr>
              <w:tc>
                <w:tcPr>
                  <w:tcW w:w="5277" w:type="dxa"/>
                  <w:vAlign w:val="center"/>
                </w:tcPr>
                <w:p w14:paraId="2C466D7B" w14:textId="712D64A6"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24E2C43A" w14:textId="46415D39"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6A6265D1" w14:textId="77777777" w:rsidTr="00154A74">
              <w:tc>
                <w:tcPr>
                  <w:tcW w:w="5277" w:type="dxa"/>
                  <w:vAlign w:val="center"/>
                </w:tcPr>
                <w:p w14:paraId="60DC70A5"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3FE5D1D6" w14:textId="0221AC52"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6EAFD3EF" w14:textId="0B85B09A"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7833EA76" w14:textId="77777777" w:rsidTr="00154A74">
              <w:tc>
                <w:tcPr>
                  <w:tcW w:w="5277" w:type="dxa"/>
                  <w:vAlign w:val="center"/>
                </w:tcPr>
                <w:p w14:paraId="5BE8F5A4" w14:textId="6BCF9CDB"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132471F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2BE70B79" w14:textId="77777777" w:rsidTr="00357789">
              <w:trPr>
                <w:trHeight w:val="612"/>
              </w:trPr>
              <w:tc>
                <w:tcPr>
                  <w:tcW w:w="5277" w:type="dxa"/>
                  <w:vAlign w:val="center"/>
                </w:tcPr>
                <w:p w14:paraId="7AB6AEBE" w14:textId="09DE00F5"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4D5AB538" w14:textId="2C64E5D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0C957595" w14:textId="77777777" w:rsidTr="00154A74">
              <w:tc>
                <w:tcPr>
                  <w:tcW w:w="5277" w:type="dxa"/>
                  <w:vAlign w:val="center"/>
                </w:tcPr>
                <w:p w14:paraId="24CFFC38" w14:textId="2386F9B5"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5A0BAA69" w14:textId="2776046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27EA5858" w14:textId="77777777" w:rsidTr="00154A74">
              <w:tc>
                <w:tcPr>
                  <w:tcW w:w="5277" w:type="dxa"/>
                  <w:vAlign w:val="center"/>
                </w:tcPr>
                <w:p w14:paraId="31E4FA46" w14:textId="73F655B2"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38622320" w14:textId="5394516E"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45854A28" w14:textId="294BC337" w:rsidR="002D3B65" w:rsidRPr="0009482A" w:rsidRDefault="002D3B65" w:rsidP="00C35EF6">
            <w:pPr>
              <w:pStyle w:val="FiguraTtulo"/>
              <w:spacing w:before="20" w:after="20"/>
              <w:rPr>
                <w:rFonts w:ascii="CMU Serif" w:hAnsi="CMU Serif" w:cs="CMU Serif"/>
                <w:b/>
                <w:bCs/>
                <w:szCs w:val="20"/>
              </w:rPr>
            </w:pPr>
          </w:p>
        </w:tc>
      </w:tr>
      <w:tr w:rsidR="00154A74" w:rsidRPr="0009482A" w14:paraId="350AB72F" w14:textId="77777777" w:rsidTr="00154A74">
        <w:trPr>
          <w:trHeight w:val="339"/>
        </w:trPr>
        <w:tc>
          <w:tcPr>
            <w:tcW w:w="8504" w:type="dxa"/>
          </w:tcPr>
          <w:p w14:paraId="317A01B0"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02B35684" w14:textId="504F4FCB"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35FD6DEC" w14:textId="301B69EE"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pZYa5S8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6C35CA" w:rsidRPr="00357789">
        <w:rPr>
          <w:rFonts w:ascii="CMU Serif" w:hAnsi="CMU Serif" w:cs="CMU Serif"/>
        </w:rPr>
        <w:t>[22]</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w:t>
      </w:r>
      <w:proofErr w:type="spellStart"/>
      <w:r w:rsidR="005D1F31" w:rsidRPr="00357789">
        <w:rPr>
          <w:rFonts w:ascii="CMU Serif" w:eastAsia="Times New Roman" w:hAnsi="CMU Serif" w:cs="CMU Serif"/>
          <w:szCs w:val="24"/>
          <w:lang w:eastAsia="ar-SA"/>
        </w:rPr>
        <w:t>kN</w:t>
      </w:r>
      <w:proofErr w:type="spellEnd"/>
      <w:r w:rsidR="005D1F31" w:rsidRPr="00357789">
        <w:rPr>
          <w:rFonts w:ascii="CMU Serif" w:eastAsia="Times New Roman" w:hAnsi="CMU Serif" w:cs="CMU Serif"/>
          <w:szCs w:val="24"/>
          <w:lang w:eastAsia="ar-SA"/>
        </w:rPr>
        <w:t xml:space="preserve">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154A74">
        <w:rPr>
          <w:rFonts w:ascii="CMU Serif" w:hAnsi="CMU Serif" w:cs="CMU Serif"/>
          <w:szCs w:val="20"/>
        </w:rPr>
        <w:t xml:space="preserve">Quadro </w:t>
      </w:r>
      <w:r w:rsidR="00645143">
        <w:rPr>
          <w:rFonts w:ascii="CMU Serif" w:hAnsi="CMU Serif" w:cs="CMU Serif"/>
          <w:noProof/>
          <w:szCs w:val="20"/>
        </w:rPr>
        <w:t>3</w:t>
      </w:r>
      <w:r w:rsidR="00645143" w:rsidRPr="00154A74">
        <w:rPr>
          <w:rFonts w:ascii="CMU Serif" w:hAnsi="CMU Serif" w:cs="CMU Serif"/>
          <w:noProof/>
          <w:szCs w:val="20"/>
        </w:rPr>
        <w:t>.</w:t>
      </w:r>
      <w:r w:rsidR="00645143">
        <w:rPr>
          <w:rFonts w:ascii="CMU Serif" w:hAnsi="CMU Serif" w:cs="CMU Serif"/>
          <w:noProof/>
          <w:szCs w:val="20"/>
        </w:rPr>
        <w:t>11</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2ECC83BB" w14:textId="77777777" w:rsidTr="00357789">
        <w:trPr>
          <w:jc w:val="center"/>
        </w:trPr>
        <w:tc>
          <w:tcPr>
            <w:tcW w:w="8504" w:type="dxa"/>
            <w:gridSpan w:val="2"/>
            <w:vAlign w:val="center"/>
          </w:tcPr>
          <w:p w14:paraId="43E1216F" w14:textId="34940056" w:rsidR="002D3B65" w:rsidRPr="0009482A" w:rsidRDefault="002D3B65" w:rsidP="00C35EF6">
            <w:pPr>
              <w:pStyle w:val="FiguraTtulo"/>
              <w:spacing w:before="40" w:after="40"/>
              <w:jc w:val="both"/>
              <w:rPr>
                <w:rFonts w:ascii="CMU Serif" w:hAnsi="CMU Serif" w:cs="CMU Serif"/>
                <w:bCs/>
                <w:szCs w:val="20"/>
              </w:rPr>
            </w:pPr>
            <w:bookmarkStart w:id="38"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7</w:t>
            </w:r>
            <w:r w:rsidRPr="0009482A">
              <w:rPr>
                <w:rFonts w:ascii="CMU Serif" w:hAnsi="CMU Serif" w:cs="CMU Serif"/>
                <w:bCs/>
                <w:szCs w:val="20"/>
              </w:rPr>
              <w:fldChar w:fldCharType="end"/>
            </w:r>
            <w:bookmarkEnd w:id="38"/>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GgdXqc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257A962A" w14:textId="77777777" w:rsidTr="00357789">
        <w:trPr>
          <w:jc w:val="center"/>
        </w:trPr>
        <w:tc>
          <w:tcPr>
            <w:tcW w:w="7938" w:type="dxa"/>
            <w:vAlign w:val="center"/>
          </w:tcPr>
          <w:p w14:paraId="76E65FB1" w14:textId="32BD17A6"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1B40FB5F" wp14:editId="4F74991B">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8909" cy="2095546"/>
                          </a:xfrm>
                          <a:prstGeom prst="rect">
                            <a:avLst/>
                          </a:prstGeom>
                        </pic:spPr>
                      </pic:pic>
                    </a:graphicData>
                  </a:graphic>
                </wp:inline>
              </w:drawing>
            </w:r>
          </w:p>
        </w:tc>
        <w:tc>
          <w:tcPr>
            <w:tcW w:w="566" w:type="dxa"/>
            <w:vAlign w:val="center"/>
          </w:tcPr>
          <w:p w14:paraId="7EF2036E" w14:textId="78A95E10"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0A5BDD93" w14:textId="77777777" w:rsidTr="00357789">
        <w:trPr>
          <w:jc w:val="center"/>
        </w:trPr>
        <w:tc>
          <w:tcPr>
            <w:tcW w:w="7938" w:type="dxa"/>
            <w:vAlign w:val="center"/>
          </w:tcPr>
          <w:p w14:paraId="6ADF7ED4" w14:textId="5635CBDC"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68DAADD5" wp14:editId="5E2F8F64">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54113" cy="2396045"/>
                          </a:xfrm>
                          <a:prstGeom prst="rect">
                            <a:avLst/>
                          </a:prstGeom>
                        </pic:spPr>
                      </pic:pic>
                    </a:graphicData>
                  </a:graphic>
                </wp:inline>
              </w:drawing>
            </w:r>
          </w:p>
        </w:tc>
        <w:tc>
          <w:tcPr>
            <w:tcW w:w="566" w:type="dxa"/>
            <w:vAlign w:val="center"/>
          </w:tcPr>
          <w:p w14:paraId="1B11865A" w14:textId="148A953C"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7E7B1078" w14:textId="1E5F4D33"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6C5KfU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2D439869" w14:textId="77777777" w:rsidTr="00357789">
        <w:trPr>
          <w:trHeight w:val="339"/>
        </w:trPr>
        <w:tc>
          <w:tcPr>
            <w:tcW w:w="8364" w:type="dxa"/>
            <w:hideMark/>
          </w:tcPr>
          <w:p w14:paraId="16509A7E" w14:textId="178D0F39" w:rsidR="00335A4F" w:rsidRPr="0009482A" w:rsidRDefault="00335A4F" w:rsidP="007A66A4">
            <w:pPr>
              <w:pStyle w:val="FiguraTtulo"/>
              <w:spacing w:before="20" w:after="20"/>
              <w:rPr>
                <w:rFonts w:ascii="CMU Serif" w:hAnsi="CMU Serif" w:cs="CMU Serif"/>
                <w:szCs w:val="20"/>
                <w:lang w:eastAsia="en-US"/>
              </w:rPr>
            </w:pPr>
            <w:bookmarkStart w:id="39"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645143">
              <w:rPr>
                <w:rFonts w:ascii="CMU Serif" w:hAnsi="CMU Serif" w:cs="CMU Serif"/>
                <w:b/>
                <w:bCs/>
                <w:noProof/>
                <w:szCs w:val="20"/>
              </w:rPr>
              <w:t>3</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645143">
              <w:rPr>
                <w:rFonts w:ascii="CMU Serif" w:hAnsi="CMU Serif" w:cs="CMU Serif"/>
                <w:b/>
                <w:bCs/>
                <w:noProof/>
                <w:szCs w:val="20"/>
              </w:rPr>
              <w:t>12</w:t>
            </w:r>
            <w:r w:rsidRPr="0009482A">
              <w:rPr>
                <w:rFonts w:ascii="CMU Serif" w:hAnsi="CMU Serif" w:cs="CMU Serif"/>
                <w:b/>
                <w:bCs/>
                <w:szCs w:val="20"/>
              </w:rPr>
              <w:fldChar w:fldCharType="end"/>
            </w:r>
            <w:bookmarkEnd w:id="39"/>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tXD46Hc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6BF0E53F"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2DFB3222" w14:textId="77777777" w:rsidTr="001818BC">
              <w:tc>
                <w:tcPr>
                  <w:tcW w:w="4069" w:type="dxa"/>
                  <w:vAlign w:val="center"/>
                </w:tcPr>
                <w:p w14:paraId="2F0A68FB" w14:textId="66522282"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3D6A3189" w14:textId="350D9F7E"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4E15BE2D" w14:textId="77777777" w:rsidTr="001818BC">
              <w:tc>
                <w:tcPr>
                  <w:tcW w:w="4069" w:type="dxa"/>
                </w:tcPr>
                <w:p w14:paraId="18BF0245" w14:textId="6063B95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72C6C237" w14:textId="09D38E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4D5B06A1" w14:textId="77777777" w:rsidTr="001818BC">
              <w:tc>
                <w:tcPr>
                  <w:tcW w:w="4069" w:type="dxa"/>
                </w:tcPr>
                <w:p w14:paraId="332DAA7A" w14:textId="4500FF7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79F1D3E6" w14:textId="0F18A7FC"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32BEDFD" w14:textId="77777777" w:rsidTr="001818BC">
              <w:tc>
                <w:tcPr>
                  <w:tcW w:w="4069" w:type="dxa"/>
                </w:tcPr>
                <w:p w14:paraId="381A33DE" w14:textId="577293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60449C45" w14:textId="63477322"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4DCD3A5D" w14:textId="77777777" w:rsidTr="001818BC">
              <w:tc>
                <w:tcPr>
                  <w:tcW w:w="4069" w:type="dxa"/>
                </w:tcPr>
                <w:p w14:paraId="0755E478" w14:textId="52D509D9"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052A961B" w14:textId="399364C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8A98F73" w14:textId="742B6F54" w:rsidR="00335A4F" w:rsidRPr="0009482A" w:rsidRDefault="00335A4F" w:rsidP="007A66A4">
            <w:pPr>
              <w:pStyle w:val="FiguraTtulo"/>
              <w:spacing w:before="20" w:after="20"/>
              <w:rPr>
                <w:rFonts w:ascii="CMU Serif" w:hAnsi="CMU Serif" w:cs="CMU Serif"/>
                <w:b/>
                <w:bCs/>
                <w:szCs w:val="20"/>
              </w:rPr>
            </w:pPr>
          </w:p>
        </w:tc>
      </w:tr>
    </w:tbl>
    <w:p w14:paraId="6D7CE431" w14:textId="5ECB67A6"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Quadro 3.12</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0bbG26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8</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cfrFeb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62CE2406" w14:textId="77777777" w:rsidTr="00BE40F5">
        <w:trPr>
          <w:jc w:val="center"/>
        </w:trPr>
        <w:tc>
          <w:tcPr>
            <w:tcW w:w="8504" w:type="dxa"/>
            <w:gridSpan w:val="2"/>
            <w:vAlign w:val="center"/>
          </w:tcPr>
          <w:p w14:paraId="6247427A" w14:textId="31F2E90D" w:rsidR="00335A4F" w:rsidRPr="0009482A" w:rsidRDefault="00335A4F" w:rsidP="00335A4F">
            <w:pPr>
              <w:pStyle w:val="FiguraTtulo"/>
              <w:spacing w:before="40" w:after="40"/>
              <w:jc w:val="both"/>
              <w:rPr>
                <w:rFonts w:ascii="CMU Serif" w:hAnsi="CMU Serif" w:cs="CMU Serif"/>
                <w:bCs/>
                <w:szCs w:val="20"/>
              </w:rPr>
            </w:pPr>
            <w:bookmarkStart w:id="40"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8</w:t>
            </w:r>
            <w:r w:rsidRPr="0009482A">
              <w:rPr>
                <w:rFonts w:ascii="CMU Serif" w:hAnsi="CMU Serif" w:cs="CMU Serif"/>
                <w:bCs/>
                <w:szCs w:val="20"/>
              </w:rPr>
              <w:fldChar w:fldCharType="end"/>
            </w:r>
            <w:bookmarkEnd w:id="40"/>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ujZblW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464BB5B1" w14:textId="77777777" w:rsidTr="00BE40F5">
        <w:trPr>
          <w:jc w:val="center"/>
        </w:trPr>
        <w:tc>
          <w:tcPr>
            <w:tcW w:w="7797" w:type="dxa"/>
            <w:vAlign w:val="center"/>
          </w:tcPr>
          <w:p w14:paraId="1948F4FD" w14:textId="23D92E36"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DCE95EC" wp14:editId="22082EBB">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5564" cy="2204773"/>
                          </a:xfrm>
                          <a:prstGeom prst="rect">
                            <a:avLst/>
                          </a:prstGeom>
                        </pic:spPr>
                      </pic:pic>
                    </a:graphicData>
                  </a:graphic>
                </wp:inline>
              </w:drawing>
            </w:r>
          </w:p>
        </w:tc>
        <w:tc>
          <w:tcPr>
            <w:tcW w:w="707" w:type="dxa"/>
            <w:vAlign w:val="center"/>
          </w:tcPr>
          <w:p w14:paraId="1EEB5C96" w14:textId="4FA57A58"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1A4E878" w14:textId="77777777" w:rsidTr="00BE40F5">
        <w:trPr>
          <w:jc w:val="center"/>
        </w:trPr>
        <w:tc>
          <w:tcPr>
            <w:tcW w:w="7797" w:type="dxa"/>
            <w:vAlign w:val="center"/>
          </w:tcPr>
          <w:p w14:paraId="618620EA" w14:textId="10A89EC9"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2FE03174" wp14:editId="40B2A1FF">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9539" cy="2770044"/>
                          </a:xfrm>
                          <a:prstGeom prst="rect">
                            <a:avLst/>
                          </a:prstGeom>
                        </pic:spPr>
                      </pic:pic>
                    </a:graphicData>
                  </a:graphic>
                </wp:inline>
              </w:drawing>
            </w:r>
          </w:p>
        </w:tc>
        <w:tc>
          <w:tcPr>
            <w:tcW w:w="707" w:type="dxa"/>
            <w:vAlign w:val="center"/>
          </w:tcPr>
          <w:p w14:paraId="71A99423" w14:textId="1A5367B9"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3B0C56CA" w14:textId="77777777" w:rsidTr="00BE40F5">
        <w:trPr>
          <w:jc w:val="center"/>
        </w:trPr>
        <w:tc>
          <w:tcPr>
            <w:tcW w:w="7797" w:type="dxa"/>
            <w:vAlign w:val="center"/>
          </w:tcPr>
          <w:p w14:paraId="3EF10D93" w14:textId="40AA0700"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55DB5660" wp14:editId="3D6F10F4">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44805" cy="2712571"/>
                          </a:xfrm>
                          <a:prstGeom prst="rect">
                            <a:avLst/>
                          </a:prstGeom>
                        </pic:spPr>
                      </pic:pic>
                    </a:graphicData>
                  </a:graphic>
                </wp:inline>
              </w:drawing>
            </w:r>
          </w:p>
        </w:tc>
        <w:tc>
          <w:tcPr>
            <w:tcW w:w="707" w:type="dxa"/>
            <w:vAlign w:val="center"/>
          </w:tcPr>
          <w:p w14:paraId="40A2A7CE" w14:textId="3ED25D31"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4CEA32A3" w14:textId="77777777" w:rsidTr="00BE40F5">
        <w:trPr>
          <w:jc w:val="center"/>
        </w:trPr>
        <w:tc>
          <w:tcPr>
            <w:tcW w:w="8504" w:type="dxa"/>
            <w:gridSpan w:val="2"/>
            <w:vAlign w:val="center"/>
          </w:tcPr>
          <w:p w14:paraId="7EF660BD" w14:textId="019D273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78BB9B5C" w14:textId="4DADC4D6"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3BB29B5F" w14:textId="77777777" w:rsidTr="00D02588">
        <w:tc>
          <w:tcPr>
            <w:tcW w:w="4177" w:type="dxa"/>
          </w:tcPr>
          <w:p w14:paraId="0E6228EC" w14:textId="5CAB3D4D"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305BA504" wp14:editId="31708103">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0A94822F" w14:textId="5817F520"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7D45F710" w14:textId="3459F90B"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520D7B98" w14:textId="61776D6F"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66C8AD70" w14:textId="43F4705E" w:rsidR="00D02588" w:rsidRPr="00D02588" w:rsidRDefault="00FA6A82"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690C05C1" w14:textId="0D934BD3"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45CA566E" w14:textId="77777777" w:rsidTr="00815C8D">
        <w:tc>
          <w:tcPr>
            <w:tcW w:w="2088" w:type="dxa"/>
            <w:vAlign w:val="center"/>
          </w:tcPr>
          <w:p w14:paraId="5CB22D37" w14:textId="587E102F"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A7D7F22" w14:textId="58EAEB1A"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7B830142" w14:textId="2B090DDC"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6BD42CDF" w14:textId="06FADD1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459F0708" w14:textId="77777777" w:rsidTr="00815C8D">
        <w:tc>
          <w:tcPr>
            <w:tcW w:w="2088" w:type="dxa"/>
            <w:vAlign w:val="center"/>
          </w:tcPr>
          <w:p w14:paraId="7E6297B1" w14:textId="4DA9AC4F" w:rsidR="00815C8D" w:rsidRPr="0042609B" w:rsidRDefault="00FA6A8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7626A6C" w14:textId="0BAA9DD6"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0599744D" w14:textId="1D0E369B"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B0F50E3" w14:textId="39735A68"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2BAEBDED" w14:textId="77777777" w:rsidTr="00815C8D">
        <w:tc>
          <w:tcPr>
            <w:tcW w:w="2088" w:type="dxa"/>
            <w:vAlign w:val="center"/>
          </w:tcPr>
          <w:p w14:paraId="00DD8D69" w14:textId="4B0D0D40" w:rsidR="00815C8D" w:rsidRPr="0042609B" w:rsidRDefault="00FA6A8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4E869DE8" w14:textId="2585AB9C"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1D649FEE" w14:textId="24B2B86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385839D0" w14:textId="4894051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61F980F3" w14:textId="77777777" w:rsidTr="00815C8D">
        <w:tc>
          <w:tcPr>
            <w:tcW w:w="2088" w:type="dxa"/>
            <w:vAlign w:val="center"/>
          </w:tcPr>
          <w:p w14:paraId="4AE20407" w14:textId="09570BB9" w:rsidR="00815C8D" w:rsidRPr="0042609B" w:rsidRDefault="00FA6A8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5BC160D3" w14:textId="4EDC0A4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24AC6827" w14:textId="4BF0689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0524706C" w14:textId="551FA634"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38B94D07" w14:textId="77777777" w:rsidTr="00815C8D">
        <w:tc>
          <w:tcPr>
            <w:tcW w:w="2088" w:type="dxa"/>
            <w:vAlign w:val="center"/>
          </w:tcPr>
          <w:p w14:paraId="5553E4E8" w14:textId="44B13D21" w:rsidR="00815C8D" w:rsidRPr="0042609B" w:rsidRDefault="00FA6A8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E817D83" w14:textId="1B9B145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18B8CD47" w14:textId="149D078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04A7E999" w14:textId="07233A6F"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0A049CD" w14:textId="77777777" w:rsidTr="00815C8D">
        <w:tc>
          <w:tcPr>
            <w:tcW w:w="2088" w:type="dxa"/>
            <w:vAlign w:val="center"/>
          </w:tcPr>
          <w:p w14:paraId="5A9AD265" w14:textId="5F14506A" w:rsidR="00815C8D" w:rsidRPr="0042609B" w:rsidRDefault="00FA6A8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086590B" w14:textId="59569DCA"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3D12A123" w14:textId="4F861A13"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0EBC80A7" w14:textId="5935A336"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06037139" w14:textId="77777777" w:rsidTr="00815C8D">
        <w:tc>
          <w:tcPr>
            <w:tcW w:w="2088" w:type="dxa"/>
            <w:vAlign w:val="center"/>
          </w:tcPr>
          <w:p w14:paraId="2E171D0E" w14:textId="0EA901AE" w:rsidR="00815C8D" w:rsidRPr="0042609B" w:rsidRDefault="00FA6A8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7C270D6" w14:textId="6C82E711"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096F97EA" w14:textId="5DCAFBFD"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19239B24" w14:textId="6D5274A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1564BE29" w14:textId="77777777" w:rsidTr="0042609B">
        <w:tc>
          <w:tcPr>
            <w:tcW w:w="2088" w:type="dxa"/>
          </w:tcPr>
          <w:p w14:paraId="3B05216C" w14:textId="416064FD" w:rsidR="0042609B" w:rsidRPr="0042609B" w:rsidRDefault="00FA6A8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4EE0107D" w14:textId="1F5AF43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4E5669A" w14:textId="29569289"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6F9DD797" w14:textId="4F3563E0"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38BB3BA4" w14:textId="77777777" w:rsidTr="0042609B">
        <w:tc>
          <w:tcPr>
            <w:tcW w:w="2088" w:type="dxa"/>
          </w:tcPr>
          <w:p w14:paraId="54DFD993" w14:textId="1FF233B8" w:rsidR="0042609B" w:rsidRPr="0042609B" w:rsidRDefault="00FA6A8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2AAABC76" w14:textId="4E45729F"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730CCF75" w14:textId="594B2D5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4D7FBE7A" w14:textId="6BE0BB1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144AAAF0" w14:textId="77777777" w:rsidTr="0042609B">
        <w:tc>
          <w:tcPr>
            <w:tcW w:w="2088" w:type="dxa"/>
          </w:tcPr>
          <w:p w14:paraId="01EBDCF2" w14:textId="654B9052" w:rsidR="0042609B" w:rsidRPr="0042609B" w:rsidRDefault="00FA6A8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5087E5A3" w14:textId="4FC3602A"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08818120" w14:textId="679A884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6B436A1C" w14:textId="474C62D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66D0A835" w14:textId="61615D9D"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447FA41D" w14:textId="2D2F9550"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rPr>
        <w:t>.</w:t>
      </w:r>
      <w:r w:rsidR="00645143">
        <w:rPr>
          <w:rFonts w:ascii="CMU Serif" w:hAnsi="CMU Serif" w:cs="CMU Serif"/>
          <w:noProof/>
        </w:rPr>
        <w:t>15</w:t>
      </w:r>
      <w:r w:rsidR="00645143"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4BB80D33" w14:textId="77777777" w:rsidTr="002122D2">
        <w:trPr>
          <w:trHeight w:val="458"/>
        </w:trPr>
        <w:tc>
          <w:tcPr>
            <w:tcW w:w="6035" w:type="dxa"/>
            <w:vAlign w:val="center"/>
          </w:tcPr>
          <w:p w14:paraId="4024A01E" w14:textId="702CD1D2" w:rsidR="00D21A91" w:rsidRPr="002122D2" w:rsidRDefault="00FA6A82"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581F8181" w14:textId="4AC56353"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335EFBE7" w14:textId="77777777" w:rsidTr="002122D2">
        <w:trPr>
          <w:trHeight w:val="458"/>
        </w:trPr>
        <w:tc>
          <w:tcPr>
            <w:tcW w:w="6035" w:type="dxa"/>
            <w:vAlign w:val="center"/>
          </w:tcPr>
          <w:p w14:paraId="06C5E705" w14:textId="2BAF0A79" w:rsidR="002122D2" w:rsidRPr="002122D2" w:rsidRDefault="00FA6A82"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713C5A3E" w14:textId="135BB724"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65EED629" w14:textId="3783E0A7"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645143" w:rsidRPr="00DA4FA3">
        <w:rPr>
          <w:rFonts w:ascii="CMU Serif" w:hAnsi="CMU Serif" w:cs="CMU Serif"/>
          <w:szCs w:val="20"/>
        </w:rPr>
        <w:t xml:space="preserve">Quadro </w:t>
      </w:r>
      <w:r w:rsidR="00645143">
        <w:rPr>
          <w:rFonts w:ascii="CMU Serif" w:hAnsi="CMU Serif" w:cs="CMU Serif"/>
          <w:szCs w:val="20"/>
        </w:rPr>
        <w:t>3</w:t>
      </w:r>
      <w:r w:rsidR="00645143" w:rsidRPr="00DA4FA3">
        <w:rPr>
          <w:rFonts w:ascii="CMU Serif" w:hAnsi="CMU Serif" w:cs="CMU Serif"/>
          <w:szCs w:val="20"/>
        </w:rPr>
        <w:t>.</w:t>
      </w:r>
      <w:r w:rsidR="00645143">
        <w:rPr>
          <w:rFonts w:ascii="CMU Serif" w:hAnsi="CMU Serif" w:cs="CMU Serif"/>
          <w:szCs w:val="20"/>
        </w:rPr>
        <w:t>4</w:t>
      </w:r>
      <w:r w:rsidRPr="002122D2">
        <w:rPr>
          <w:rFonts w:ascii="CMU Serif" w:hAnsi="CMU Serif" w:cs="CMU Serif"/>
          <w:szCs w:val="20"/>
        </w:rPr>
        <w:fldChar w:fldCharType="end"/>
      </w:r>
      <w:r w:rsidRPr="002122D2">
        <w:rPr>
          <w:rFonts w:ascii="CMU Serif" w:hAnsi="CMU Serif" w:cs="CMU Serif"/>
          <w:szCs w:val="20"/>
        </w:rPr>
        <w:t>.</w:t>
      </w:r>
    </w:p>
    <w:p w14:paraId="347295D1" w14:textId="36A4A4DE"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34BC67" w14:textId="77777777" w:rsidR="00A95596" w:rsidRPr="0009482A" w:rsidRDefault="00A95596" w:rsidP="00BE40F5">
      <w:pPr>
        <w:ind w:firstLine="0"/>
        <w:rPr>
          <w:rFonts w:ascii="CMU Serif" w:eastAsia="Times New Roman" w:hAnsi="CMU Serif" w:cs="CMU Serif"/>
          <w:szCs w:val="24"/>
          <w:lang w:eastAsia="ar-SA"/>
        </w:rPr>
      </w:pPr>
    </w:p>
    <w:p w14:paraId="5FC2370D" w14:textId="77215575"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4157C19B" w14:textId="6B6514A4"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H8qACk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1818BC" w:rsidRPr="001818BC">
        <w:rPr>
          <w:rFonts w:ascii="CMU Serif" w:hAnsi="CMU Serif" w:cs="CMU Serif"/>
        </w:rPr>
        <w:t>[15]</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4691928D" w14:textId="3300A1A3"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14NdUQ9s","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w:t>
      </w:r>
    </w:p>
    <w:p w14:paraId="445FCFB8" w14:textId="7C6D6711"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FC1CC2">
        <w:rPr>
          <w:rFonts w:ascii="CMU Serif" w:hAnsi="CMU Serif" w:cs="CMU Serif"/>
          <w:szCs w:val="24"/>
        </w:rPr>
        <w:instrText xml:space="preserve"> ADDIN ZOTERO_ITEM CSL_CITATION {"citationID":"RWZjQT83","properties":{"unsorted":true,"formattedCitation":"[25]","plainCitation":"[25]","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6C35CA" w:rsidRPr="006C35CA">
        <w:rPr>
          <w:rFonts w:ascii="CMU Serif" w:hAnsi="CMU Serif" w:cs="CMU Serif"/>
        </w:rPr>
        <w:t>[25]</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2AB08F5A"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 xml:space="preserve">Impacto no entorno: quando o vento passa por uma estrutura, sofre alteração no seu movimento, e surgem componentes em diversas direções. </w:t>
      </w:r>
      <w:r w:rsidRPr="0009482A">
        <w:rPr>
          <w:rFonts w:ascii="CMU Serif" w:hAnsi="CMU Serif" w:cs="CMU Serif"/>
        </w:rPr>
        <w:lastRenderedPageBreak/>
        <w:t>Essas componentes podem afetar objetos no entorno, podendo causar danos a outras estruturas existentes, ou desconforto aos pedestres que passam próximo ao edifício;</w:t>
      </w:r>
    </w:p>
    <w:p w14:paraId="52782A70"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6700F41C"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2AA1C5D1" w14:textId="71E2CE99"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645143" w:rsidRPr="001818BC">
        <w:rPr>
          <w:rFonts w:ascii="CMU Serif" w:hAnsi="CMU Serif" w:cs="CMU Serif"/>
          <w:szCs w:val="20"/>
        </w:rPr>
        <w:t xml:space="preserve">Figura </w:t>
      </w:r>
      <w:r w:rsidR="00645143">
        <w:rPr>
          <w:rFonts w:ascii="CMU Serif" w:hAnsi="CMU Serif" w:cs="CMU Serif"/>
          <w:noProof/>
          <w:szCs w:val="20"/>
        </w:rPr>
        <w:t>3</w:t>
      </w:r>
      <w:r w:rsidR="00645143" w:rsidRPr="001818BC">
        <w:rPr>
          <w:rFonts w:ascii="CMU Serif" w:hAnsi="CMU Serif" w:cs="CMU Serif"/>
          <w:noProof/>
          <w:szCs w:val="20"/>
        </w:rPr>
        <w:t>.</w:t>
      </w:r>
      <w:r w:rsidR="00645143">
        <w:rPr>
          <w:rFonts w:ascii="CMU Serif" w:hAnsi="CMU Serif" w:cs="CMU Serif"/>
          <w:noProof/>
          <w:szCs w:val="20"/>
        </w:rPr>
        <w:t>9</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743DDA0A" w14:textId="77777777" w:rsidTr="00D22B0B">
        <w:tc>
          <w:tcPr>
            <w:tcW w:w="8504" w:type="dxa"/>
            <w:gridSpan w:val="2"/>
            <w:tcBorders>
              <w:top w:val="nil"/>
              <w:left w:val="nil"/>
              <w:bottom w:val="nil"/>
              <w:right w:val="nil"/>
            </w:tcBorders>
          </w:tcPr>
          <w:p w14:paraId="69762387" w14:textId="5A291FA9" w:rsidR="001E2FD3" w:rsidRPr="001818BC" w:rsidRDefault="001E2FD3" w:rsidP="00F216AE">
            <w:pPr>
              <w:pStyle w:val="FiguraTtulo"/>
              <w:spacing w:before="0"/>
              <w:rPr>
                <w:rFonts w:ascii="CMU Serif" w:hAnsi="CMU Serif" w:cs="CMU Serif"/>
                <w:szCs w:val="20"/>
              </w:rPr>
            </w:pPr>
            <w:bookmarkStart w:id="41"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645143">
              <w:rPr>
                <w:rFonts w:ascii="CMU Serif" w:hAnsi="CMU Serif" w:cs="CMU Serif"/>
                <w:noProof/>
                <w:szCs w:val="20"/>
              </w:rPr>
              <w:t>3</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645143">
              <w:rPr>
                <w:rFonts w:ascii="CMU Serif" w:hAnsi="CMU Serif" w:cs="CMU Serif"/>
                <w:noProof/>
                <w:szCs w:val="20"/>
              </w:rPr>
              <w:t>9</w:t>
            </w:r>
            <w:r w:rsidRPr="001818BC">
              <w:rPr>
                <w:rFonts w:ascii="CMU Serif" w:hAnsi="CMU Serif" w:cs="CMU Serif"/>
                <w:szCs w:val="20"/>
              </w:rPr>
              <w:fldChar w:fldCharType="end"/>
            </w:r>
            <w:bookmarkEnd w:id="41"/>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FC1CC2">
              <w:rPr>
                <w:rFonts w:ascii="CMU Serif" w:hAnsi="CMU Serif" w:cs="CMU Serif"/>
                <w:szCs w:val="20"/>
              </w:rPr>
              <w:instrText xml:space="preserve"> ADDIN ZOTERO_ITEM CSL_CITATION {"citationID":"NtcdKZVW","properties":{"unsorted":true,"formattedCitation":"[25,26]","plainCitation":"[25,26]","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6C35CA" w:rsidRPr="001818BC">
              <w:rPr>
                <w:rFonts w:ascii="CMU Serif" w:hAnsi="CMU Serif" w:cs="CMU Serif"/>
              </w:rPr>
              <w:t>[25,26]</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754ADD34" w14:textId="77777777" w:rsidTr="00D22B0B">
        <w:tc>
          <w:tcPr>
            <w:tcW w:w="4269" w:type="dxa"/>
            <w:tcBorders>
              <w:top w:val="nil"/>
              <w:left w:val="nil"/>
              <w:bottom w:val="nil"/>
              <w:right w:val="nil"/>
            </w:tcBorders>
          </w:tcPr>
          <w:p w14:paraId="03E2B656" w14:textId="3DE550F1"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215F084B" wp14:editId="0CDFE1AE">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B79A8BB" w14:textId="3336F3BD"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5E316530" wp14:editId="0FEEE79D">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77335" cy="1331449"/>
                          </a:xfrm>
                          <a:prstGeom prst="rect">
                            <a:avLst/>
                          </a:prstGeom>
                        </pic:spPr>
                      </pic:pic>
                    </a:graphicData>
                  </a:graphic>
                </wp:inline>
              </w:drawing>
            </w:r>
          </w:p>
        </w:tc>
      </w:tr>
      <w:tr w:rsidR="00F216AE" w:rsidRPr="0009482A" w14:paraId="24E325C0" w14:textId="77777777" w:rsidTr="00D22B0B">
        <w:tc>
          <w:tcPr>
            <w:tcW w:w="4269" w:type="dxa"/>
            <w:tcBorders>
              <w:top w:val="nil"/>
              <w:left w:val="nil"/>
              <w:bottom w:val="nil"/>
              <w:right w:val="nil"/>
            </w:tcBorders>
          </w:tcPr>
          <w:p w14:paraId="54151AD6" w14:textId="2FD1874C"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48B362D3" w14:textId="14403EC9"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3060369C" w14:textId="41FF4915" w:rsidR="0066264E" w:rsidRPr="0009482A" w:rsidRDefault="0066264E" w:rsidP="001818BC">
      <w:pPr>
        <w:rPr>
          <w:rFonts w:ascii="CMU Serif" w:hAnsi="CMU Serif" w:cs="CMU Serif"/>
          <w:szCs w:val="24"/>
        </w:rPr>
      </w:pPr>
      <w:r w:rsidRPr="0009482A">
        <w:rPr>
          <w:rFonts w:ascii="CMU Serif" w:hAnsi="CMU Serif" w:cs="CMU Serif"/>
          <w:szCs w:val="24"/>
        </w:rPr>
        <w:lastRenderedPageBreak/>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0</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61BBFC8" w14:textId="56BCA961"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FC1CC2">
        <w:rPr>
          <w:rFonts w:ascii="CMU Serif" w:hAnsi="CMU Serif" w:cs="CMU Serif"/>
          <w:szCs w:val="24"/>
        </w:rPr>
        <w:instrText xml:space="preserve"> ADDIN ZOTERO_ITEM CSL_CITATION {"citationID":"hwdNMuY3","properties":{"formattedCitation":"[26]","plainCitation":"[26]","noteIndex":0},"citationItems":[{"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6C35CA" w:rsidRPr="00F216AE">
        <w:rPr>
          <w:rFonts w:ascii="CMU Serif" w:hAnsi="CMU Serif" w:cs="CMU Serif"/>
        </w:rPr>
        <w:t>[26]</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842A5" w14:textId="77777777" w:rsidTr="00F216AE">
        <w:tc>
          <w:tcPr>
            <w:tcW w:w="8364" w:type="dxa"/>
            <w:gridSpan w:val="2"/>
            <w:tcBorders>
              <w:top w:val="nil"/>
              <w:left w:val="nil"/>
              <w:bottom w:val="nil"/>
              <w:right w:val="nil"/>
            </w:tcBorders>
          </w:tcPr>
          <w:p w14:paraId="3FA2D5FE" w14:textId="79C66829" w:rsidR="0066264E" w:rsidRPr="00D55F46" w:rsidRDefault="0066264E" w:rsidP="00D55F46">
            <w:pPr>
              <w:pStyle w:val="FiguraTtulo"/>
              <w:spacing w:before="20" w:after="20"/>
              <w:jc w:val="both"/>
              <w:rPr>
                <w:rFonts w:ascii="CMU Serif" w:hAnsi="CMU Serif" w:cs="CMU Serif"/>
                <w:szCs w:val="20"/>
              </w:rPr>
            </w:pPr>
            <w:bookmarkStart w:id="42"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645143">
              <w:rPr>
                <w:rFonts w:ascii="CMU Serif" w:hAnsi="CMU Serif" w:cs="CMU Serif"/>
                <w:noProof/>
                <w:szCs w:val="20"/>
              </w:rPr>
              <w:t>3</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645143">
              <w:rPr>
                <w:rFonts w:ascii="CMU Serif" w:hAnsi="CMU Serif" w:cs="CMU Serif"/>
                <w:noProof/>
                <w:szCs w:val="20"/>
              </w:rPr>
              <w:t>10</w:t>
            </w:r>
            <w:r w:rsidRPr="00D55F46">
              <w:rPr>
                <w:rFonts w:ascii="CMU Serif" w:hAnsi="CMU Serif" w:cs="CMU Serif"/>
                <w:szCs w:val="20"/>
              </w:rPr>
              <w:fldChar w:fldCharType="end"/>
            </w:r>
            <w:bookmarkEnd w:id="42"/>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27"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19ECF442" w14:textId="77777777" w:rsidTr="00F216AE">
        <w:tc>
          <w:tcPr>
            <w:tcW w:w="8364" w:type="dxa"/>
            <w:gridSpan w:val="2"/>
            <w:tcBorders>
              <w:top w:val="nil"/>
              <w:left w:val="nil"/>
              <w:bottom w:val="nil"/>
              <w:right w:val="nil"/>
            </w:tcBorders>
          </w:tcPr>
          <w:p w14:paraId="5ACA31FF" w14:textId="1B9C8A02"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F67225A" wp14:editId="5046D868">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2F951E0D" wp14:editId="46B151D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7B87ECF0" w14:textId="77777777" w:rsidTr="00F216AE">
        <w:tc>
          <w:tcPr>
            <w:tcW w:w="8364" w:type="dxa"/>
            <w:gridSpan w:val="2"/>
            <w:tcBorders>
              <w:top w:val="nil"/>
              <w:left w:val="nil"/>
              <w:bottom w:val="nil"/>
              <w:right w:val="nil"/>
            </w:tcBorders>
          </w:tcPr>
          <w:p w14:paraId="7E937F4F" w14:textId="2ABA2B35"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782A1D91" w14:textId="77777777" w:rsidTr="00F216AE">
        <w:tc>
          <w:tcPr>
            <w:tcW w:w="8364" w:type="dxa"/>
            <w:gridSpan w:val="2"/>
            <w:tcBorders>
              <w:top w:val="nil"/>
              <w:left w:val="nil"/>
              <w:bottom w:val="nil"/>
              <w:right w:val="nil"/>
            </w:tcBorders>
          </w:tcPr>
          <w:p w14:paraId="16D80450"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29F033C7" w14:textId="386CF882" w:rsidTr="00F216AE">
        <w:tc>
          <w:tcPr>
            <w:tcW w:w="8364" w:type="dxa"/>
            <w:gridSpan w:val="2"/>
            <w:shd w:val="clear" w:color="auto" w:fill="D9D9D9" w:themeFill="background1" w:themeFillShade="D9"/>
            <w:vAlign w:val="center"/>
          </w:tcPr>
          <w:p w14:paraId="47866666" w14:textId="48622163"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77A7AF20" wp14:editId="76F65F80">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BA0CAA" w14:textId="0A13225C" w:rsidTr="00F216AE">
        <w:trPr>
          <w:trHeight w:val="2933"/>
        </w:trPr>
        <w:tc>
          <w:tcPr>
            <w:tcW w:w="5382" w:type="dxa"/>
            <w:vMerge w:val="restart"/>
            <w:vAlign w:val="center"/>
          </w:tcPr>
          <w:p w14:paraId="06AF45E2" w14:textId="60F8E92A"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AuioVXKB","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3]</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xml:space="preserve">), </w:t>
            </w:r>
            <w:r w:rsidRPr="0009482A">
              <w:rPr>
                <w:rFonts w:ascii="CMU Serif" w:hAnsi="CMU Serif" w:cs="CMU Serif"/>
                <w:szCs w:val="20"/>
              </w:rPr>
              <w:lastRenderedPageBreak/>
              <w:t>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08263488" w14:textId="5A3E65EC"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EbsRkuX9","properties":{"formattedCitation":"[27]","plainCitation":"[27]","noteIndex":0},"citationItems":[{"id":"TGHI1aEA/lLPFFXlJ","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7]</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197089C6" w14:textId="46453062"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lastRenderedPageBreak/>
              <w:drawing>
                <wp:anchor distT="0" distB="0" distL="114300" distR="114300" simplePos="0" relativeHeight="251667456" behindDoc="0" locked="0" layoutInCell="1" allowOverlap="1" wp14:anchorId="194CF5F7" wp14:editId="59ED8B49">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33"/>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7FA66289" w14:textId="1A58E992" w:rsidR="00F216AE" w:rsidRDefault="00F216AE" w:rsidP="006156FB">
            <w:pPr>
              <w:pStyle w:val="FiguraTtulo"/>
              <w:spacing w:before="20" w:after="20"/>
              <w:rPr>
                <w:rFonts w:ascii="CMU Serif" w:hAnsi="CMU Serif" w:cs="CMU Serif"/>
                <w:szCs w:val="20"/>
              </w:rPr>
            </w:pPr>
          </w:p>
          <w:p w14:paraId="1D44CC58" w14:textId="0C8E7CE3" w:rsidR="00F216AE" w:rsidRDefault="00F216AE" w:rsidP="006156FB">
            <w:pPr>
              <w:pStyle w:val="FiguraTtulo"/>
              <w:spacing w:before="20" w:after="20"/>
              <w:rPr>
                <w:rFonts w:ascii="CMU Serif" w:hAnsi="CMU Serif" w:cs="CMU Serif"/>
                <w:szCs w:val="20"/>
              </w:rPr>
            </w:pPr>
          </w:p>
          <w:p w14:paraId="1B19EBF4" w14:textId="3D10DDCF" w:rsidR="00291CD5" w:rsidRPr="0009482A" w:rsidRDefault="00291CD5" w:rsidP="006156FB">
            <w:pPr>
              <w:pStyle w:val="FiguraTtulo"/>
              <w:spacing w:before="20" w:after="20"/>
              <w:rPr>
                <w:rFonts w:ascii="CMU Serif" w:hAnsi="CMU Serif" w:cs="CMU Serif"/>
                <w:szCs w:val="20"/>
              </w:rPr>
            </w:pPr>
          </w:p>
        </w:tc>
      </w:tr>
      <w:tr w:rsidR="00DF777B" w:rsidRPr="0009482A" w14:paraId="6AEB2133" w14:textId="77777777" w:rsidTr="00F216AE">
        <w:trPr>
          <w:trHeight w:val="2934"/>
        </w:trPr>
        <w:tc>
          <w:tcPr>
            <w:tcW w:w="5382" w:type="dxa"/>
            <w:vMerge/>
            <w:tcBorders>
              <w:bottom w:val="single" w:sz="4" w:space="0" w:color="auto"/>
            </w:tcBorders>
            <w:vAlign w:val="center"/>
          </w:tcPr>
          <w:p w14:paraId="7BE3F8C6"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08DC2117" w14:textId="3A8D55A1"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73CBC255" w14:textId="7E2903A2"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35984CE" wp14:editId="6B306486">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34"/>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7E71CE74" w14:textId="77777777" w:rsidTr="00BD09E1">
        <w:trPr>
          <w:trHeight w:val="206"/>
        </w:trPr>
        <w:tc>
          <w:tcPr>
            <w:tcW w:w="8364" w:type="dxa"/>
            <w:gridSpan w:val="2"/>
            <w:tcBorders>
              <w:top w:val="single" w:sz="4" w:space="0" w:color="auto"/>
              <w:left w:val="nil"/>
              <w:bottom w:val="nil"/>
              <w:right w:val="nil"/>
            </w:tcBorders>
            <w:vAlign w:val="center"/>
          </w:tcPr>
          <w:p w14:paraId="2CF31E81" w14:textId="5939DDF3"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3F1E09FC" w14:textId="71DA27E8"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23F6BCE5" w14:textId="675DE92E"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6123AAD6" w14:textId="750F8A3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Iv3kHVP","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1</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DD740F" w14:textId="77777777" w:rsidTr="00D22B0B">
        <w:tc>
          <w:tcPr>
            <w:tcW w:w="8494" w:type="dxa"/>
          </w:tcPr>
          <w:p w14:paraId="04FB2C41" w14:textId="0960D646" w:rsidR="00D22B0B" w:rsidRPr="00DE2058" w:rsidRDefault="00D22B0B" w:rsidP="00D22B0B">
            <w:pPr>
              <w:pStyle w:val="FiguraTtulo"/>
              <w:spacing w:before="20" w:after="20"/>
              <w:rPr>
                <w:rFonts w:ascii="CMU Serif" w:eastAsia="Times New Roman" w:hAnsi="CMU Serif" w:cs="CMU Serif"/>
                <w:szCs w:val="20"/>
                <w:lang w:eastAsia="ar-SA"/>
              </w:rPr>
            </w:pPr>
            <w:bookmarkStart w:id="43"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1</w:t>
            </w:r>
            <w:r w:rsidRPr="00DE2058">
              <w:rPr>
                <w:rFonts w:ascii="CMU Serif" w:hAnsi="CMU Serif" w:cs="CMU Serif"/>
                <w:szCs w:val="20"/>
              </w:rPr>
              <w:fldChar w:fldCharType="end"/>
            </w:r>
            <w:bookmarkEnd w:id="43"/>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FC1CC2">
              <w:rPr>
                <w:rFonts w:ascii="CMU Serif" w:hAnsi="CMU Serif" w:cs="CMU Serif"/>
                <w:szCs w:val="24"/>
              </w:rPr>
              <w:instrText xml:space="preserve"> ADDIN ZOTERO_ITEM CSL_CITATION {"citationID":"9nxt3Xee","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DE2058" w:rsidRPr="00DE2058">
              <w:rPr>
                <w:rFonts w:ascii="CMU Serif" w:hAnsi="CMU Serif" w:cs="CMU Serif"/>
              </w:rPr>
              <w:t>[24]</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5F6A6C4" w14:textId="77777777" w:rsidTr="00D22B0B">
        <w:tc>
          <w:tcPr>
            <w:tcW w:w="8494" w:type="dxa"/>
          </w:tcPr>
          <w:p w14:paraId="74BA30FF" w14:textId="4AEF639C"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5CCD3CD3" wp14:editId="48A34CBC">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1FDC6E92" w14:textId="1F511745"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ZaptPy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3</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53866C4F" w14:textId="77777777" w:rsidTr="00D22B0B">
        <w:tc>
          <w:tcPr>
            <w:tcW w:w="8359" w:type="dxa"/>
            <w:hideMark/>
          </w:tcPr>
          <w:p w14:paraId="668AA76F" w14:textId="58BAE202" w:rsidR="00D22B0B" w:rsidRPr="00DE2058" w:rsidRDefault="00FA6A82"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704649B4" w14:textId="7D1416AC" w:rsidR="00D22B0B" w:rsidRPr="0009482A" w:rsidRDefault="00D22B0B" w:rsidP="00D22B0B">
            <w:pPr>
              <w:spacing w:line="240" w:lineRule="auto"/>
              <w:jc w:val="right"/>
              <w:rPr>
                <w:rFonts w:ascii="CMU Serif" w:hAnsi="CMU Serif" w:cs="CMU Serif"/>
                <w:szCs w:val="24"/>
              </w:rPr>
            </w:pPr>
            <w:bookmarkStart w:id="44"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23</w:t>
            </w:r>
            <w:r w:rsidRPr="0009482A">
              <w:rPr>
                <w:rFonts w:ascii="CMU Serif" w:hAnsi="CMU Serif" w:cs="CMU Serif"/>
              </w:rPr>
              <w:fldChar w:fldCharType="end"/>
            </w:r>
            <w:r w:rsidRPr="0009482A">
              <w:rPr>
                <w:rFonts w:ascii="CMU Serif" w:hAnsi="CMU Serif" w:cs="CMU Serif"/>
              </w:rPr>
              <w:t>)</w:t>
            </w:r>
            <w:bookmarkEnd w:id="44"/>
          </w:p>
        </w:tc>
      </w:tr>
    </w:tbl>
    <w:p w14:paraId="66F5FE85"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06321CC5" w14:textId="04D96719" w:rsidR="00D22B0B" w:rsidRPr="0009482A" w:rsidRDefault="00FA6A8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2</w:t>
      </w:r>
      <w:r w:rsidR="00D22B0B" w:rsidRPr="0009482A">
        <w:rPr>
          <w:rFonts w:ascii="CMU Serif" w:hAnsi="CMU Serif" w:cs="CMU Serif"/>
          <w:szCs w:val="24"/>
        </w:rPr>
        <w:fldChar w:fldCharType="end"/>
      </w:r>
      <w:r w:rsidR="00D22B0B" w:rsidRPr="0009482A">
        <w:rPr>
          <w:rFonts w:ascii="CMU Serif" w:hAnsi="CMU Serif" w:cs="CMU Serif"/>
          <w:szCs w:val="24"/>
        </w:rPr>
        <w:t>);</w:t>
      </w:r>
    </w:p>
    <w:p w14:paraId="4B866CFC" w14:textId="6AA38493" w:rsidR="00D22B0B" w:rsidRPr="0009482A" w:rsidRDefault="00FA6A8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7F0FDAF5" w14:textId="0466F3EB" w:rsidR="00D22B0B" w:rsidRPr="0009482A" w:rsidRDefault="00FA6A8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1E4FD9EC" w14:textId="06C7769D" w:rsidR="00D22B0B" w:rsidRPr="0009482A" w:rsidRDefault="00FA6A8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B386F73" w14:textId="77777777" w:rsidTr="00D22B0B">
        <w:tc>
          <w:tcPr>
            <w:tcW w:w="8494" w:type="dxa"/>
          </w:tcPr>
          <w:p w14:paraId="06754082" w14:textId="107E4ADB" w:rsidR="00D22B0B" w:rsidRPr="00DE2058" w:rsidRDefault="00D22B0B" w:rsidP="00D22B0B">
            <w:pPr>
              <w:pStyle w:val="FiguraTtulo"/>
              <w:spacing w:before="20" w:after="20"/>
              <w:rPr>
                <w:rFonts w:ascii="CMU Serif" w:eastAsia="Times New Roman" w:hAnsi="CMU Serif" w:cs="CMU Serif"/>
                <w:szCs w:val="20"/>
                <w:lang w:eastAsia="ar-SA"/>
              </w:rPr>
            </w:pPr>
            <w:bookmarkStart w:id="45"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2</w:t>
            </w:r>
            <w:r w:rsidRPr="00DE2058">
              <w:rPr>
                <w:rFonts w:ascii="CMU Serif" w:hAnsi="CMU Serif" w:cs="CMU Serif"/>
                <w:szCs w:val="20"/>
              </w:rPr>
              <w:fldChar w:fldCharType="end"/>
            </w:r>
            <w:bookmarkEnd w:id="45"/>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FC1CC2">
              <w:rPr>
                <w:rFonts w:ascii="CMU Serif" w:hAnsi="CMU Serif" w:cs="CMU Serif"/>
                <w:szCs w:val="20"/>
              </w:rPr>
              <w:instrText xml:space="preserve"> ADDIN ZOTERO_ITEM CSL_CITATION {"citationID":"CuYbLhr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6C35CA" w:rsidRPr="00DE2058">
              <w:rPr>
                <w:rFonts w:ascii="CMU Serif" w:hAnsi="CMU Serif" w:cs="CMU Serif"/>
              </w:rPr>
              <w:t>[23]</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09EA7F1D" w14:textId="77777777" w:rsidTr="00D22B0B">
        <w:tc>
          <w:tcPr>
            <w:tcW w:w="8494" w:type="dxa"/>
          </w:tcPr>
          <w:p w14:paraId="1F187FC6" w14:textId="46BF08BA"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29BE9C9E" wp14:editId="5F0B04B5">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4550214F" w14:textId="09577754" w:rsidR="00D22B0B" w:rsidRPr="0009482A" w:rsidRDefault="00D22B0B" w:rsidP="00DE2058">
      <w:pPr>
        <w:rPr>
          <w:rFonts w:ascii="CMU Serif" w:hAnsi="CMU Serif" w:cs="CMU Serif"/>
          <w:szCs w:val="24"/>
        </w:rPr>
      </w:pPr>
      <w:r w:rsidRPr="0009482A">
        <w:rPr>
          <w:rFonts w:ascii="CMU Serif" w:hAnsi="CMU Serif" w:cs="CMU Serif"/>
          <w:szCs w:val="24"/>
        </w:rPr>
        <w:lastRenderedPageBreak/>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2E1AA24D" w14:textId="435FC781"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cj8TiN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4ED12C34" w14:textId="50868FB4"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4999A4A0" w14:textId="08324525"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4</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6</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417EAD43" w14:textId="77777777" w:rsidTr="00DE2058">
        <w:tc>
          <w:tcPr>
            <w:tcW w:w="8364" w:type="dxa"/>
            <w:gridSpan w:val="2"/>
            <w:hideMark/>
          </w:tcPr>
          <w:p w14:paraId="5BF7838D" w14:textId="21C8B46F" w:rsidR="00D22B0B" w:rsidRPr="00DE2058" w:rsidRDefault="00AD67FC" w:rsidP="00D22B0B">
            <w:pPr>
              <w:spacing w:before="40" w:after="40" w:line="240" w:lineRule="auto"/>
              <w:ind w:firstLine="0"/>
              <w:jc w:val="center"/>
              <w:rPr>
                <w:rFonts w:ascii="CMU Serif" w:hAnsi="CMU Serif" w:cs="CMU Serif"/>
                <w:iCs/>
                <w:sz w:val="20"/>
                <w:szCs w:val="20"/>
              </w:rPr>
            </w:pPr>
            <w:bookmarkStart w:id="46"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46"/>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yycYHkY","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50284F84" w14:textId="77777777" w:rsidTr="00DE2058">
        <w:tc>
          <w:tcPr>
            <w:tcW w:w="7881" w:type="dxa"/>
            <w:vAlign w:val="center"/>
            <w:hideMark/>
          </w:tcPr>
          <w:p w14:paraId="33C9B28A" w14:textId="0C823B3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7B26BCB1" wp14:editId="6AB083F7">
                  <wp:extent cx="4362450" cy="242385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tor topográfico2.jpg"/>
                          <pic:cNvPicPr/>
                        </pic:nvPicPr>
                        <pic:blipFill rotWithShape="1">
                          <a:blip r:embed="rId37" cstate="print">
                            <a:extLst>
                              <a:ext uri="{28A0092B-C50C-407E-A947-70E740481C1C}">
                                <a14:useLocalDpi xmlns:a14="http://schemas.microsoft.com/office/drawing/2010/main" val="0"/>
                              </a:ext>
                            </a:extLst>
                          </a:blip>
                          <a:srcRect b="53303"/>
                          <a:stretch/>
                        </pic:blipFill>
                        <pic:spPr bwMode="auto">
                          <a:xfrm>
                            <a:off x="0" y="0"/>
                            <a:ext cx="4377306" cy="2432105"/>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5BD331BF"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1098C3E1" w14:textId="77777777" w:rsidTr="00DE2058">
        <w:tc>
          <w:tcPr>
            <w:tcW w:w="7881" w:type="dxa"/>
            <w:hideMark/>
          </w:tcPr>
          <w:p w14:paraId="357F60B5" w14:textId="4A2A39D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50FA1E63" wp14:editId="37D06A30">
                  <wp:extent cx="3952875" cy="2143991"/>
                  <wp:effectExtent l="0" t="0" r="0" b="889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or topográfico2.jpg"/>
                          <pic:cNvPicPr/>
                        </pic:nvPicPr>
                        <pic:blipFill rotWithShape="1">
                          <a:blip r:embed="rId38" cstate="print">
                            <a:extLst>
                              <a:ext uri="{28A0092B-C50C-407E-A947-70E740481C1C}">
                                <a14:useLocalDpi xmlns:a14="http://schemas.microsoft.com/office/drawing/2010/main" val="0"/>
                              </a:ext>
                            </a:extLst>
                          </a:blip>
                          <a:srcRect t="46419" b="7996"/>
                          <a:stretch/>
                        </pic:blipFill>
                        <pic:spPr bwMode="auto">
                          <a:xfrm>
                            <a:off x="0" y="0"/>
                            <a:ext cx="3963817" cy="2149926"/>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2ADCCD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1D8198A2" w14:textId="386E18C7" w:rsidR="00D22B0B" w:rsidRPr="0009482A" w:rsidRDefault="00AD67FC" w:rsidP="00DE2058">
      <w:pPr>
        <w:ind w:left="709" w:firstLine="0"/>
        <w:rPr>
          <w:rFonts w:ascii="CMU Serif" w:hAnsi="CMU Serif" w:cs="CMU Serif"/>
          <w:szCs w:val="24"/>
        </w:rPr>
      </w:pPr>
      <w:r w:rsidRPr="0009482A">
        <w:rPr>
          <w:rFonts w:ascii="CMU Serif" w:hAnsi="CMU Serif" w:cs="CMU Serif"/>
          <w:szCs w:val="24"/>
        </w:rPr>
        <w:lastRenderedPageBreak/>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D204364" w14:textId="77777777" w:rsidTr="00AD67FC">
        <w:tc>
          <w:tcPr>
            <w:tcW w:w="7933" w:type="dxa"/>
            <w:vAlign w:val="center"/>
            <w:hideMark/>
          </w:tcPr>
          <w:p w14:paraId="0FC92DD6"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3F019F3" w14:textId="43543BEC" w:rsidR="00D22B0B" w:rsidRPr="0009482A" w:rsidRDefault="00AD67FC" w:rsidP="00D22B0B">
            <w:pPr>
              <w:spacing w:line="240" w:lineRule="auto"/>
              <w:jc w:val="right"/>
              <w:rPr>
                <w:rFonts w:ascii="CMU Serif" w:hAnsi="CMU Serif" w:cs="CMU Serif"/>
                <w:szCs w:val="24"/>
              </w:rPr>
            </w:pPr>
            <w:bookmarkStart w:id="47"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4</w:t>
            </w:r>
            <w:r w:rsidRPr="0009482A">
              <w:rPr>
                <w:rFonts w:ascii="CMU Serif" w:hAnsi="CMU Serif" w:cs="CMU Serif"/>
                <w:iCs/>
              </w:rPr>
              <w:fldChar w:fldCharType="end"/>
            </w:r>
            <w:r w:rsidRPr="0009482A">
              <w:rPr>
                <w:rFonts w:ascii="CMU Serif" w:hAnsi="CMU Serif" w:cs="CMU Serif"/>
                <w:iCs/>
              </w:rPr>
              <w:t>)</w:t>
            </w:r>
            <w:bookmarkEnd w:id="47"/>
          </w:p>
        </w:tc>
      </w:tr>
      <w:tr w:rsidR="00DF777B" w:rsidRPr="0009482A" w14:paraId="4CB58E75" w14:textId="77777777" w:rsidTr="00AD67FC">
        <w:tc>
          <w:tcPr>
            <w:tcW w:w="7933" w:type="dxa"/>
            <w:vAlign w:val="center"/>
            <w:hideMark/>
          </w:tcPr>
          <w:p w14:paraId="79C60B12"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3DA3B723" w14:textId="2EF10517"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p>
        </w:tc>
      </w:tr>
      <w:tr w:rsidR="00DF777B" w:rsidRPr="0009482A" w14:paraId="16C4BFAA" w14:textId="77777777" w:rsidTr="00AD67FC">
        <w:tc>
          <w:tcPr>
            <w:tcW w:w="7933" w:type="dxa"/>
            <w:vAlign w:val="center"/>
            <w:hideMark/>
          </w:tcPr>
          <w:p w14:paraId="6C27090D"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0931CCD" w14:textId="1FF1AE6D" w:rsidR="00D22B0B" w:rsidRPr="0009482A" w:rsidRDefault="00AD67FC" w:rsidP="00D22B0B">
            <w:pPr>
              <w:spacing w:line="240" w:lineRule="auto"/>
              <w:jc w:val="right"/>
              <w:rPr>
                <w:rFonts w:ascii="CMU Serif" w:hAnsi="CMU Serif" w:cs="CMU Serif"/>
                <w:szCs w:val="24"/>
              </w:rPr>
            </w:pPr>
            <w:bookmarkStart w:id="48"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48"/>
          </w:p>
        </w:tc>
      </w:tr>
    </w:tbl>
    <w:p w14:paraId="14F9926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5727BB8" w14:textId="1BAF3E4D"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540116D0" w14:textId="6B7D42C4"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48D502A7" w14:textId="5E54F7A1" w:rsidR="00D22B0B" w:rsidRPr="0009482A" w:rsidRDefault="00BD09E1" w:rsidP="00DE2058">
      <w:pPr>
        <w:rPr>
          <w:rFonts w:ascii="CMU Serif" w:hAnsi="CMU Serif" w:cs="CMU Serif"/>
          <w:szCs w:val="24"/>
        </w:rPr>
      </w:pPr>
      <m:oMath>
        <m:r>
          <w:rPr>
            <w:rFonts w:ascii="Cambria Math" w:hAnsi="Cambria Math" w:cs="CMU Serif"/>
            <w:szCs w:val="24"/>
          </w:rPr>
          <m:t>θ</m:t>
        </m:r>
      </m:oMath>
      <w:r w:rsidR="00D22B0B" w:rsidRPr="0009482A">
        <w:rPr>
          <w:rFonts w:ascii="CMU Serif" w:hAnsi="CMU Serif" w:cs="CMU Serif"/>
          <w:szCs w:val="24"/>
        </w:rPr>
        <w:t xml:space="preserve"> – Inclinação média do talude ou encosta do morro.</w:t>
      </w:r>
    </w:p>
    <w:p w14:paraId="2ED39962" w14:textId="3A629AC4"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qzSudyzK","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06B020D8" w14:textId="77777777"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2DE8A296" w14:textId="184A7668"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wQdQ7Qp","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6C35CA" w:rsidRPr="006C35CA">
        <w:rPr>
          <w:rFonts w:ascii="CMU Serif" w:hAnsi="CMU Serif" w:cs="CMU Serif"/>
        </w:rPr>
        <w:t>[23]</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50B21D19"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Rugosidade do terreno;</w:t>
      </w:r>
    </w:p>
    <w:p w14:paraId="5C13224B"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Variação da velocidade de acordo com a altura da edificação;</w:t>
      </w:r>
    </w:p>
    <w:p w14:paraId="65178BC2"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Dimensões da edificação.</w:t>
      </w:r>
    </w:p>
    <w:p w14:paraId="53597CA0" w14:textId="0876F9A4"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0C62FB06" w14:textId="533B6975" w:rsidR="00D22B0B" w:rsidRPr="0009482A" w:rsidRDefault="00D22B0B" w:rsidP="00DE2058">
      <w:pPr>
        <w:rPr>
          <w:rFonts w:ascii="CMU Serif" w:hAnsi="CMU Serif" w:cs="CMU Serif"/>
          <w:szCs w:val="24"/>
        </w:rPr>
      </w:pPr>
      <w:r w:rsidRPr="0009482A">
        <w:rPr>
          <w:rFonts w:ascii="CMU Serif" w:hAnsi="CMU Serif" w:cs="CMU Serif"/>
          <w:b/>
          <w:bCs/>
          <w:szCs w:val="24"/>
        </w:rPr>
        <w:lastRenderedPageBreak/>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855537E" w14:textId="1E59BE46"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2FED604" w14:textId="1B0DA8A8"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Exemplos: granjas e casas de campo (com exceção das partes com matos), fazendas com sebes e/ou muros, subúrbios a considerável distância do centro, com casas baixas e esparsas. A cota média do topo dos obstáculos é considerada igual a 3,0 m.</w:t>
      </w:r>
    </w:p>
    <w:p w14:paraId="27CB333F" w14:textId="7E6A9B43"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6C11889E" w14:textId="75183E1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77B30710" w14:textId="46DE612B"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Primeiramente a NBR 6123 </w:t>
      </w:r>
      <w:r w:rsidR="00B44D9A"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jdXQli8","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6C35CA" w:rsidRPr="006C35CA">
        <w:rPr>
          <w:rFonts w:ascii="CMU Serif" w:hAnsi="CMU Serif" w:cs="CMU Serif"/>
        </w:rPr>
        <w:t>[23]</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16EFD5F3" w14:textId="50B2E410"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3296BEF" w14:textId="3695ADD8"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582CC098" w14:textId="797AFD49"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571B578D" w14:textId="7A7B0CFD"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38GrkbE3","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7</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63579415" w14:textId="77777777" w:rsidTr="00B44D9A">
        <w:tc>
          <w:tcPr>
            <w:tcW w:w="6958" w:type="dxa"/>
            <w:vAlign w:val="center"/>
            <w:hideMark/>
          </w:tcPr>
          <w:p w14:paraId="482D9293" w14:textId="26330096" w:rsidR="00D22B0B" w:rsidRPr="00DE2058" w:rsidRDefault="00FA6A8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175CEF5D" w14:textId="375B2E8C" w:rsidR="00D22B0B" w:rsidRPr="0009482A" w:rsidRDefault="00B44D9A" w:rsidP="00DE2058">
            <w:pPr>
              <w:jc w:val="right"/>
              <w:rPr>
                <w:rFonts w:ascii="CMU Serif" w:hAnsi="CMU Serif" w:cs="CMU Serif"/>
                <w:szCs w:val="24"/>
              </w:rPr>
            </w:pPr>
            <w:bookmarkStart w:id="49"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7</w:t>
            </w:r>
            <w:r w:rsidRPr="0009482A">
              <w:rPr>
                <w:rFonts w:ascii="CMU Serif" w:hAnsi="CMU Serif" w:cs="CMU Serif"/>
                <w:iCs/>
              </w:rPr>
              <w:fldChar w:fldCharType="end"/>
            </w:r>
            <w:r w:rsidRPr="0009482A">
              <w:rPr>
                <w:rFonts w:ascii="CMU Serif" w:hAnsi="CMU Serif" w:cs="CMU Serif"/>
                <w:iCs/>
              </w:rPr>
              <w:t>)</w:t>
            </w:r>
            <w:bookmarkEnd w:id="49"/>
          </w:p>
        </w:tc>
      </w:tr>
    </w:tbl>
    <w:p w14:paraId="6B3FA541" w14:textId="669260EE"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3</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6EE87AE7" w14:textId="60D964EF"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w:t>
      </w:r>
    </w:p>
    <w:p w14:paraId="2E98D2A7" w14:textId="37D62B08" w:rsidR="00DE2058" w:rsidRDefault="00DE2058" w:rsidP="00DE2058">
      <w:pPr>
        <w:rPr>
          <w:rFonts w:ascii="CMU Serif" w:hAnsi="CMU Serif" w:cs="CMU Serif"/>
          <w:szCs w:val="24"/>
        </w:rPr>
      </w:pPr>
    </w:p>
    <w:p w14:paraId="2E3DADFF" w14:textId="50ED346A"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1E85C244" w14:textId="77777777" w:rsidTr="00DE2058">
        <w:tc>
          <w:tcPr>
            <w:tcW w:w="8364" w:type="dxa"/>
            <w:gridSpan w:val="6"/>
            <w:tcBorders>
              <w:top w:val="nil"/>
              <w:left w:val="nil"/>
              <w:bottom w:val="single" w:sz="4" w:space="0" w:color="auto"/>
              <w:right w:val="nil"/>
            </w:tcBorders>
            <w:hideMark/>
          </w:tcPr>
          <w:p w14:paraId="03B3A9CD" w14:textId="09E4722A" w:rsidR="00D22B0B" w:rsidRPr="00DE2058" w:rsidRDefault="00B44D9A" w:rsidP="00B44D9A">
            <w:pPr>
              <w:spacing w:before="20" w:after="20" w:line="240" w:lineRule="auto"/>
              <w:ind w:firstLine="0"/>
              <w:jc w:val="center"/>
              <w:rPr>
                <w:rFonts w:ascii="CMU Serif" w:hAnsi="CMU Serif" w:cs="CMU Serif"/>
                <w:sz w:val="20"/>
                <w:szCs w:val="20"/>
              </w:rPr>
            </w:pPr>
            <w:bookmarkStart w:id="50" w:name="_Ref40775425"/>
            <w:r w:rsidRPr="00DE2058">
              <w:rPr>
                <w:rFonts w:ascii="CMU Serif" w:hAnsi="CMU Serif" w:cs="CMU Serif"/>
                <w:sz w:val="20"/>
                <w:szCs w:val="20"/>
              </w:rPr>
              <w:lastRenderedPageBreak/>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50"/>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vOB45Dft","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2E8FA04F"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0C7A654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4E8CF019" w14:textId="470928B0" w:rsidR="00D22B0B" w:rsidRPr="00BD09E1" w:rsidRDefault="00FA6A82"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0FE3C09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2F60C5C3"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5F06BAEB"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5705C1B4"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12E4E96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B44D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60EE1625"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28D48274"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7B9D5D06"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1845839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3DC06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7C0C2DD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7A47E1A1" w14:textId="1437557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2A7CACF" w14:textId="2A0EDED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A1C41A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590EED4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2CB14ED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292AD26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AD728D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5B459A8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2CBE6B30"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3DD6C05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729E1D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36ED0AC5" w14:textId="0B8A48A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8C015E2" w14:textId="77777777" w:rsidR="00BD09E1" w:rsidRPr="00BD09E1" w:rsidRDefault="00FA6A82"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57006825" w14:textId="70776BD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45A845B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63870AA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EB11AC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7B5C801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AB80C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1C77F43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40E1868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F1BB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22A4F1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76A06AB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22D04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729D045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0CBC6190" w14:textId="0430AE31"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1F790C7" w14:textId="5D559713"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179F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3EED1FF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29F0C3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149BA41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31F3D9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2E281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53BB55C8"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032A0E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7F80C40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09EC4212" w14:textId="5BB3855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AF5FB7" w14:textId="65D2256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DF7CBA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64C3C7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05B7FAD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7E1FF07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2A59BD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4FB7A82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1668DE3E"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54D6C38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4E18052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0A89C332" w14:textId="0D7D33E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62120079" w14:textId="337B5DAD"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7A8FB5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58BF538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3EF560B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668BA5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1653E80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2BF94F6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1E11F79" w14:textId="45930919"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0BB21C89" w14:textId="77777777" w:rsidTr="00670233">
        <w:tc>
          <w:tcPr>
            <w:tcW w:w="8504" w:type="dxa"/>
            <w:gridSpan w:val="3"/>
            <w:tcBorders>
              <w:top w:val="nil"/>
              <w:left w:val="nil"/>
              <w:bottom w:val="single" w:sz="4" w:space="0" w:color="auto"/>
              <w:right w:val="nil"/>
            </w:tcBorders>
            <w:vAlign w:val="center"/>
            <w:hideMark/>
          </w:tcPr>
          <w:p w14:paraId="248133EF" w14:textId="622F1A67" w:rsidR="00D22B0B" w:rsidRPr="00DE2058" w:rsidRDefault="00670233" w:rsidP="00D22B0B">
            <w:pPr>
              <w:spacing w:before="40" w:after="40" w:line="240" w:lineRule="auto"/>
              <w:ind w:firstLine="0"/>
              <w:jc w:val="center"/>
              <w:rPr>
                <w:rFonts w:ascii="CMU Serif" w:hAnsi="CMU Serif" w:cs="CMU Serif"/>
                <w:sz w:val="20"/>
                <w:szCs w:val="20"/>
              </w:rPr>
            </w:pPr>
            <w:bookmarkStart w:id="51"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4</w:t>
            </w:r>
            <w:r w:rsidRPr="00DE2058">
              <w:rPr>
                <w:rFonts w:ascii="CMU Serif" w:hAnsi="CMU Serif" w:cs="CMU Serif"/>
                <w:sz w:val="20"/>
                <w:szCs w:val="20"/>
              </w:rPr>
              <w:fldChar w:fldCharType="end"/>
            </w:r>
            <w:bookmarkEnd w:id="51"/>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QRvz1R1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DD0295"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4AFD7CE6"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79AD682E"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C82AABE" w14:textId="3BC36595" w:rsidR="00D22B0B" w:rsidRPr="0009482A" w:rsidRDefault="00FA6A82"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3409FC17"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8B8D38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25972A1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335DA7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8FC349D"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7E18CC6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8677C25"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512455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377A8D7D"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E7B427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B21B30"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0C9C4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725E15FB"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7392BDC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F86DB5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9ABD5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003B2D48"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1E7E2F8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69F30751"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2B6C992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5D6B5D63" w14:textId="2600F888"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x6KWcF9F","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oradias,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16CC2C44" w14:textId="4EFF0C1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lastRenderedPageBreak/>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73495643" w14:textId="6AD0E817"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8</w:t>
      </w:r>
      <w:r w:rsidR="00645143"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0696BD6A" w14:textId="77777777" w:rsidTr="00A976BA">
        <w:tc>
          <w:tcPr>
            <w:tcW w:w="2977" w:type="dxa"/>
            <w:hideMark/>
          </w:tcPr>
          <w:p w14:paraId="5F7F42B2" w14:textId="4D89E2CB"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75126957" w14:textId="1448DFD5"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02E9855" w14:textId="37D00FA3" w:rsidR="00A976BA" w:rsidRPr="0009482A" w:rsidRDefault="00A976BA" w:rsidP="00DE2058">
            <w:pPr>
              <w:jc w:val="right"/>
              <w:rPr>
                <w:rFonts w:ascii="CMU Serif" w:hAnsi="CMU Serif" w:cs="CMU Serif"/>
                <w:szCs w:val="24"/>
              </w:rPr>
            </w:pPr>
            <w:bookmarkStart w:id="52"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52"/>
          </w:p>
        </w:tc>
      </w:tr>
    </w:tbl>
    <w:p w14:paraId="5FED3863" w14:textId="30C1FDBA"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9215F7" w14:textId="77777777" w:rsidTr="006D7713">
        <w:tc>
          <w:tcPr>
            <w:tcW w:w="7027" w:type="dxa"/>
            <w:hideMark/>
          </w:tcPr>
          <w:p w14:paraId="506AA65B" w14:textId="6AD22477" w:rsidR="00670233" w:rsidRPr="009A6E2B" w:rsidRDefault="00FA6A8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267CC4AE" w14:textId="791D6529" w:rsidR="00670233" w:rsidRPr="0009482A" w:rsidRDefault="00A976BA" w:rsidP="00DE2058">
            <w:pPr>
              <w:jc w:val="right"/>
              <w:rPr>
                <w:rFonts w:ascii="CMU Serif" w:hAnsi="CMU Serif" w:cs="CMU Serif"/>
                <w:szCs w:val="24"/>
              </w:rPr>
            </w:pPr>
            <w:bookmarkStart w:id="53"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bookmarkEnd w:id="53"/>
          </w:p>
        </w:tc>
      </w:tr>
    </w:tbl>
    <w:p w14:paraId="5147E0FA" w14:textId="386DEE1C"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r w:rsidRPr="0009482A">
        <w:rPr>
          <w:rFonts w:ascii="CMU Serif" w:hAnsi="CMU Serif" w:cs="CMU Serif"/>
          <w:szCs w:val="24"/>
        </w:rPr>
        <w:t>oeficient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5</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6</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75A7A1B1" w14:textId="0FC9A17C"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zqDir0J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4</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30</w:t>
      </w:r>
      <w:r w:rsidR="00645143" w:rsidRPr="00645143">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33048297" w14:textId="77777777" w:rsidTr="00084164">
        <w:tc>
          <w:tcPr>
            <w:tcW w:w="7686" w:type="dxa"/>
            <w:vAlign w:val="center"/>
            <w:hideMark/>
          </w:tcPr>
          <w:p w14:paraId="6C7FA3ED" w14:textId="0DE37128" w:rsidR="00EA7524" w:rsidRPr="00384CD8" w:rsidRDefault="00FA6A8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77C09AEE" w14:textId="2DD7D33E" w:rsidR="00EA7524" w:rsidRPr="0009482A" w:rsidRDefault="00EA7524" w:rsidP="00DE2058">
            <w:pPr>
              <w:jc w:val="right"/>
              <w:rPr>
                <w:rFonts w:ascii="CMU Serif" w:hAnsi="CMU Serif" w:cs="CMU Serif"/>
                <w:szCs w:val="24"/>
              </w:rPr>
            </w:pPr>
            <w:bookmarkStart w:id="54"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54"/>
          </w:p>
        </w:tc>
      </w:tr>
    </w:tbl>
    <w:p w14:paraId="1481A427" w14:textId="1657DE0F"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3DE69E80" w14:textId="77777777" w:rsidTr="00BD09E1">
        <w:trPr>
          <w:jc w:val="center"/>
        </w:trPr>
        <w:tc>
          <w:tcPr>
            <w:tcW w:w="8504" w:type="dxa"/>
            <w:hideMark/>
          </w:tcPr>
          <w:p w14:paraId="403EA256" w14:textId="02076E01" w:rsidR="009A6E2B" w:rsidRPr="009A6E2B" w:rsidRDefault="009A6E2B" w:rsidP="009A6E2B">
            <w:pPr>
              <w:spacing w:before="20" w:after="20" w:line="240" w:lineRule="auto"/>
              <w:ind w:firstLine="0"/>
              <w:jc w:val="center"/>
              <w:rPr>
                <w:rFonts w:ascii="CMU Serif" w:hAnsi="CMU Serif" w:cs="CMU Serif"/>
                <w:sz w:val="20"/>
                <w:szCs w:val="20"/>
              </w:rPr>
            </w:pPr>
            <w:bookmarkStart w:id="55"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4</w:t>
            </w:r>
            <w:r w:rsidRPr="009A6E2B">
              <w:rPr>
                <w:rFonts w:ascii="CMU Serif" w:hAnsi="CMU Serif" w:cs="CMU Serif"/>
                <w:sz w:val="20"/>
                <w:szCs w:val="20"/>
              </w:rPr>
              <w:fldChar w:fldCharType="end"/>
            </w:r>
            <w:bookmarkEnd w:id="55"/>
            <w:r w:rsidRPr="009A6E2B">
              <w:rPr>
                <w:rFonts w:ascii="CMU Serif" w:hAnsi="CMU Serif" w:cs="CMU Serif"/>
                <w:sz w:val="20"/>
                <w:szCs w:val="20"/>
              </w:rPr>
              <w:t xml:space="preserve"> - Condições para ocorrência do vento turbulento.</w:t>
            </w:r>
          </w:p>
        </w:tc>
      </w:tr>
      <w:tr w:rsidR="009A6E2B" w:rsidRPr="0009482A" w14:paraId="7451A089" w14:textId="77777777" w:rsidTr="00BD09E1">
        <w:trPr>
          <w:jc w:val="center"/>
        </w:trPr>
        <w:tc>
          <w:tcPr>
            <w:tcW w:w="8504" w:type="dxa"/>
            <w:hideMark/>
          </w:tcPr>
          <w:p w14:paraId="535B657F"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A889B15" wp14:editId="2B844AFC">
                  <wp:extent cx="3885134" cy="1752600"/>
                  <wp:effectExtent l="0" t="0" r="1270"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23582" cy="1769944"/>
                          </a:xfrm>
                          <a:prstGeom prst="rect">
                            <a:avLst/>
                          </a:prstGeom>
                          <a:noFill/>
                          <a:ln>
                            <a:noFill/>
                          </a:ln>
                        </pic:spPr>
                      </pic:pic>
                    </a:graphicData>
                  </a:graphic>
                </wp:inline>
              </w:drawing>
            </w:r>
          </w:p>
        </w:tc>
      </w:tr>
    </w:tbl>
    <w:p w14:paraId="077B8B6A" w14:textId="6C5B663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07693DA" w14:textId="77777777" w:rsidTr="009A6E2B">
        <w:trPr>
          <w:jc w:val="center"/>
        </w:trPr>
        <w:tc>
          <w:tcPr>
            <w:tcW w:w="8364" w:type="dxa"/>
            <w:hideMark/>
          </w:tcPr>
          <w:p w14:paraId="3B6302FE" w14:textId="2F81685A" w:rsidR="006D7713" w:rsidRPr="009A6E2B" w:rsidRDefault="006D7713" w:rsidP="00EA7524">
            <w:pPr>
              <w:spacing w:before="20" w:after="20" w:line="240" w:lineRule="auto"/>
              <w:ind w:firstLine="0"/>
              <w:rPr>
                <w:rFonts w:ascii="CMU Serif" w:hAnsi="CMU Serif" w:cs="CMU Serif"/>
                <w:sz w:val="20"/>
                <w:szCs w:val="20"/>
              </w:rPr>
            </w:pPr>
            <w:bookmarkStart w:id="56"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5</w:t>
            </w:r>
            <w:r w:rsidRPr="009A6E2B">
              <w:rPr>
                <w:rFonts w:ascii="CMU Serif" w:hAnsi="CMU Serif" w:cs="CMU Serif"/>
                <w:sz w:val="20"/>
                <w:szCs w:val="20"/>
              </w:rPr>
              <w:fldChar w:fldCharType="end"/>
            </w:r>
            <w:bookmarkEnd w:id="5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ZY5l2Ar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CEC1C2B" w14:textId="77777777" w:rsidTr="009A6E2B">
        <w:trPr>
          <w:jc w:val="center"/>
        </w:trPr>
        <w:tc>
          <w:tcPr>
            <w:tcW w:w="8364" w:type="dxa"/>
            <w:hideMark/>
          </w:tcPr>
          <w:p w14:paraId="33180E5F" w14:textId="2FB5FA2C" w:rsidR="006D7713" w:rsidRPr="0009482A" w:rsidRDefault="00E92423" w:rsidP="00E92423">
            <w:pPr>
              <w:spacing w:before="20" w:after="20" w:line="240" w:lineRule="auto"/>
              <w:ind w:firstLine="0"/>
              <w:jc w:val="center"/>
              <w:rPr>
                <w:rFonts w:ascii="CMU Serif" w:hAnsi="CMU Serif" w:cs="CMU Serif"/>
                <w:szCs w:val="24"/>
              </w:rPr>
            </w:pPr>
            <w:r>
              <w:rPr>
                <w:noProof/>
              </w:rPr>
              <w:drawing>
                <wp:inline distT="0" distB="0" distL="0" distR="0" wp14:anchorId="734B49D1" wp14:editId="5C89F7E2">
                  <wp:extent cx="4447145" cy="501015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 baixa turbulência2.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74666" cy="5041156"/>
                          </a:xfrm>
                          <a:prstGeom prst="rect">
                            <a:avLst/>
                          </a:prstGeom>
                        </pic:spPr>
                      </pic:pic>
                    </a:graphicData>
                  </a:graphic>
                </wp:inline>
              </w:drawing>
            </w:r>
          </w:p>
        </w:tc>
      </w:tr>
    </w:tbl>
    <w:p w14:paraId="1812C45B"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1AD6AC2" w14:textId="77777777" w:rsidTr="00EA7524">
        <w:tc>
          <w:tcPr>
            <w:tcW w:w="8504" w:type="dxa"/>
            <w:hideMark/>
          </w:tcPr>
          <w:p w14:paraId="3AE9AD62" w14:textId="4FFCD8D0" w:rsidR="006D7713" w:rsidRPr="009A6E2B" w:rsidRDefault="006D7713" w:rsidP="00EA7524">
            <w:pPr>
              <w:spacing w:before="20" w:after="20" w:line="240" w:lineRule="auto"/>
              <w:ind w:firstLine="0"/>
              <w:rPr>
                <w:rFonts w:ascii="CMU Serif" w:hAnsi="CMU Serif" w:cs="CMU Serif"/>
                <w:sz w:val="20"/>
                <w:szCs w:val="20"/>
              </w:rPr>
            </w:pPr>
            <w:bookmarkStart w:id="57" w:name="_Ref40779043"/>
            <w:bookmarkStart w:id="58"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6</w:t>
            </w:r>
            <w:r w:rsidRPr="009A6E2B">
              <w:rPr>
                <w:rFonts w:ascii="CMU Serif" w:hAnsi="CMU Serif" w:cs="CMU Serif"/>
                <w:sz w:val="20"/>
                <w:szCs w:val="20"/>
              </w:rPr>
              <w:fldChar w:fldCharType="end"/>
            </w:r>
            <w:bookmarkEnd w:id="57"/>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u6k6qXrA","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507B2E76" w14:textId="77777777" w:rsidTr="00EA7524">
        <w:tc>
          <w:tcPr>
            <w:tcW w:w="8504" w:type="dxa"/>
            <w:hideMark/>
          </w:tcPr>
          <w:p w14:paraId="64E56C5E" w14:textId="50FEAB44" w:rsidR="006D7713" w:rsidRPr="0009482A" w:rsidRDefault="00E92423" w:rsidP="00EA7524">
            <w:pPr>
              <w:spacing w:before="20" w:after="20" w:line="240" w:lineRule="auto"/>
              <w:ind w:firstLine="0"/>
              <w:jc w:val="center"/>
              <w:rPr>
                <w:rFonts w:ascii="CMU Serif" w:hAnsi="CMU Serif" w:cs="CMU Serif"/>
                <w:sz w:val="20"/>
                <w:szCs w:val="20"/>
              </w:rPr>
            </w:pPr>
            <w:r>
              <w:rPr>
                <w:noProof/>
              </w:rPr>
              <w:drawing>
                <wp:inline distT="0" distB="0" distL="0" distR="0" wp14:anchorId="54FD23B2" wp14:editId="676F9193">
                  <wp:extent cx="4432692" cy="4181475"/>
                  <wp:effectExtent l="0" t="0" r="635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 alta turbulência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9102" cy="4196955"/>
                          </a:xfrm>
                          <a:prstGeom prst="rect">
                            <a:avLst/>
                          </a:prstGeom>
                        </pic:spPr>
                      </pic:pic>
                    </a:graphicData>
                  </a:graphic>
                </wp:inline>
              </w:drawing>
            </w:r>
          </w:p>
        </w:tc>
      </w:tr>
    </w:tbl>
    <w:bookmarkEnd w:id="58"/>
    <w:p w14:paraId="11247110" w14:textId="102850F2" w:rsidR="007C1834" w:rsidRPr="0009482A" w:rsidRDefault="007C1834" w:rsidP="009A6E2B">
      <w:pPr>
        <w:rPr>
          <w:rFonts w:ascii="CMU Serif" w:hAnsi="CMU Serif" w:cs="CMU Serif"/>
          <w:szCs w:val="24"/>
        </w:rPr>
      </w:pPr>
      <w:r w:rsidRPr="0009482A">
        <w:rPr>
          <w:rFonts w:ascii="CMU Serif" w:hAnsi="CMU Serif" w:cs="CMU Serif"/>
          <w:szCs w:val="24"/>
        </w:rPr>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4429"/>
      </w:tblGrid>
      <w:tr w:rsidR="00DF777B" w:rsidRPr="0009482A" w14:paraId="05F4E8E3" w14:textId="490CEDC0" w:rsidTr="00FC3837">
        <w:tc>
          <w:tcPr>
            <w:tcW w:w="8504" w:type="dxa"/>
            <w:gridSpan w:val="2"/>
            <w:hideMark/>
          </w:tcPr>
          <w:p w14:paraId="1009B8BE" w14:textId="04FD670E" w:rsidR="007C1834" w:rsidRPr="009A6E2B" w:rsidRDefault="007C1834" w:rsidP="00384CD8">
            <w:pPr>
              <w:spacing w:before="20" w:after="20" w:line="240" w:lineRule="auto"/>
              <w:ind w:firstLine="0"/>
              <w:rPr>
                <w:rFonts w:ascii="CMU Serif" w:hAnsi="CMU Serif" w:cs="CMU Serif"/>
                <w:sz w:val="20"/>
                <w:szCs w:val="20"/>
              </w:rPr>
            </w:pPr>
            <w:bookmarkStart w:id="59"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7</w:t>
            </w:r>
            <w:r w:rsidRPr="009A6E2B">
              <w:rPr>
                <w:rFonts w:ascii="CMU Serif" w:hAnsi="CMU Serif" w:cs="CMU Serif"/>
                <w:sz w:val="20"/>
                <w:szCs w:val="20"/>
              </w:rPr>
              <w:fldChar w:fldCharType="end"/>
            </w:r>
            <w:bookmarkEnd w:id="59"/>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TW5kkG0","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6C35CA" w:rsidRPr="009A6E2B">
              <w:rPr>
                <w:rFonts w:ascii="CMU Serif" w:hAnsi="CMU Serif" w:cs="CMU Serif"/>
                <w:sz w:val="20"/>
              </w:rPr>
              <w:t>[28]</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D4A84B6" w14:textId="60010A44" w:rsidTr="007C1834">
        <w:tc>
          <w:tcPr>
            <w:tcW w:w="4252" w:type="dxa"/>
            <w:vAlign w:val="center"/>
            <w:hideMark/>
          </w:tcPr>
          <w:p w14:paraId="1F96F53A" w14:textId="5809F6D3"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14EE2B5" wp14:editId="78162B49">
                  <wp:extent cx="2019300" cy="1952625"/>
                  <wp:effectExtent l="0" t="0" r="0"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300" cy="1952625"/>
                          </a:xfrm>
                          <a:prstGeom prst="rect">
                            <a:avLst/>
                          </a:prstGeom>
                          <a:noFill/>
                          <a:ln>
                            <a:noFill/>
                          </a:ln>
                        </pic:spPr>
                      </pic:pic>
                    </a:graphicData>
                  </a:graphic>
                </wp:inline>
              </w:drawing>
            </w:r>
          </w:p>
        </w:tc>
        <w:tc>
          <w:tcPr>
            <w:tcW w:w="4252" w:type="dxa"/>
            <w:vAlign w:val="center"/>
          </w:tcPr>
          <w:p w14:paraId="22F3CA37" w14:textId="3D5975AD" w:rsidR="007C1834" w:rsidRPr="0009482A" w:rsidRDefault="00E92423"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5DC8A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05pt;height:157.65pt" o:ole="">
                  <v:imagedata r:id="rId43" o:title=""/>
                </v:shape>
                <o:OLEObject Type="Embed" ProgID="PBrush" ShapeID="_x0000_i1025" DrawAspect="Content" ObjectID="_1682770662" r:id="rId44"/>
              </w:object>
            </w:r>
          </w:p>
        </w:tc>
      </w:tr>
      <w:tr w:rsidR="00DF777B" w:rsidRPr="0009482A" w14:paraId="017813E1" w14:textId="77777777" w:rsidTr="007C1834">
        <w:tc>
          <w:tcPr>
            <w:tcW w:w="4252" w:type="dxa"/>
          </w:tcPr>
          <w:p w14:paraId="25DA28F7" w14:textId="433DDB62"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3D625C34" w14:textId="542CFA95"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527A124B" w14:textId="09C18103"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1</w:t>
      </w:r>
      <w:r w:rsidR="00645143"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2</w:t>
      </w:r>
      <w:r w:rsidR="00645143"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w:t>
      </w:r>
      <w:proofErr w:type="spellStart"/>
      <w:r w:rsidR="000342D8" w:rsidRPr="0009482A">
        <w:rPr>
          <w:rFonts w:ascii="CMU Serif" w:hAnsi="CMU Serif" w:cs="CMU Serif"/>
          <w:szCs w:val="24"/>
          <w:lang w:eastAsia="en-US"/>
        </w:rPr>
        <w:t>centróide</w:t>
      </w:r>
      <w:proofErr w:type="spellEnd"/>
      <w:r w:rsidR="000342D8" w:rsidRPr="0009482A">
        <w:rPr>
          <w:rFonts w:ascii="CMU Serif" w:hAnsi="CMU Serif" w:cs="CMU Serif"/>
          <w:szCs w:val="24"/>
          <w:lang w:eastAsia="en-US"/>
        </w:rPr>
        <w:t xml:space="preserv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1CFB1101" w14:textId="77777777" w:rsidTr="00141A0F">
        <w:tc>
          <w:tcPr>
            <w:tcW w:w="3261" w:type="dxa"/>
            <w:vAlign w:val="center"/>
          </w:tcPr>
          <w:p w14:paraId="2BDB9F73" w14:textId="7833EC08" w:rsidR="00141A0F" w:rsidRPr="009A6E2B" w:rsidRDefault="00FA6A82"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5CA18704" w14:textId="126131A6"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2380BDB8" w14:textId="73EC4EB8" w:rsidR="00141A0F" w:rsidRPr="0009482A" w:rsidRDefault="00141A0F" w:rsidP="009A6E2B">
            <w:pPr>
              <w:rPr>
                <w:rFonts w:ascii="CMU Serif" w:hAnsi="CMU Serif" w:cs="CMU Serif"/>
                <w:iCs/>
              </w:rPr>
            </w:pPr>
            <w:bookmarkStart w:id="60"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60"/>
          </w:p>
        </w:tc>
      </w:tr>
      <w:tr w:rsidR="00DF777B" w:rsidRPr="0009482A" w14:paraId="55F48B25" w14:textId="77777777" w:rsidTr="00141A0F">
        <w:tc>
          <w:tcPr>
            <w:tcW w:w="3261" w:type="dxa"/>
            <w:vAlign w:val="center"/>
          </w:tcPr>
          <w:p w14:paraId="37CE9638" w14:textId="2AA75B5B" w:rsidR="00141A0F" w:rsidRPr="009A6E2B" w:rsidRDefault="00FA6A82"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261FCBAA" w14:textId="601DF5BF"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0B65A841" w14:textId="48D9A5C5" w:rsidR="00141A0F" w:rsidRPr="0009482A" w:rsidRDefault="00141A0F" w:rsidP="009A6E2B">
            <w:pPr>
              <w:rPr>
                <w:rFonts w:ascii="CMU Serif" w:hAnsi="CMU Serif" w:cs="CMU Serif"/>
                <w:iCs/>
              </w:rPr>
            </w:pPr>
            <w:bookmarkStart w:id="61"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61"/>
          </w:p>
        </w:tc>
      </w:tr>
    </w:tbl>
    <w:p w14:paraId="718EDA2A" w14:textId="57B8441F" w:rsidR="00FC3837" w:rsidRPr="0009482A" w:rsidRDefault="007F4715" w:rsidP="009A6E2B">
      <w:pPr>
        <w:rPr>
          <w:rFonts w:ascii="CMU Serif" w:hAnsi="CMU Serif" w:cs="CMU Serif"/>
          <w:szCs w:val="24"/>
        </w:rPr>
      </w:pPr>
      <w:r w:rsidRPr="0009482A">
        <w:rPr>
          <w:rFonts w:ascii="CMU Serif" w:hAnsi="CMU Serif" w:cs="CMU Serif"/>
          <w:szCs w:val="24"/>
        </w:rPr>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18</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61AF449" w14:textId="77777777" w:rsidTr="009A6E2B">
        <w:trPr>
          <w:jc w:val="center"/>
        </w:trPr>
        <w:tc>
          <w:tcPr>
            <w:tcW w:w="8364" w:type="dxa"/>
            <w:vAlign w:val="center"/>
          </w:tcPr>
          <w:p w14:paraId="4C7B6D3F" w14:textId="78E5FBF0" w:rsidR="00FC3837" w:rsidRPr="009A6E2B" w:rsidRDefault="00FC3837" w:rsidP="009A6E2B">
            <w:pPr>
              <w:pStyle w:val="FiguraTtulo"/>
              <w:spacing w:before="40" w:after="40"/>
              <w:jc w:val="both"/>
              <w:rPr>
                <w:rFonts w:ascii="CMU Serif" w:hAnsi="CMU Serif" w:cs="CMU Serif"/>
                <w:bCs/>
                <w:szCs w:val="20"/>
              </w:rPr>
            </w:pPr>
            <w:bookmarkStart w:id="62"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645143">
              <w:rPr>
                <w:rFonts w:ascii="CMU Serif" w:hAnsi="CMU Serif" w:cs="CMU Serif"/>
                <w:bCs/>
                <w:noProof/>
                <w:szCs w:val="20"/>
              </w:rPr>
              <w:t>3</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645143">
              <w:rPr>
                <w:rFonts w:ascii="CMU Serif" w:hAnsi="CMU Serif" w:cs="CMU Serif"/>
                <w:bCs/>
                <w:noProof/>
                <w:szCs w:val="20"/>
              </w:rPr>
              <w:t>18</w:t>
            </w:r>
            <w:r w:rsidRPr="009A6E2B">
              <w:rPr>
                <w:rFonts w:ascii="CMU Serif" w:hAnsi="CMU Serif" w:cs="CMU Serif"/>
                <w:bCs/>
                <w:szCs w:val="20"/>
              </w:rPr>
              <w:fldChar w:fldCharType="end"/>
            </w:r>
            <w:bookmarkEnd w:id="62"/>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E1PO0fKv","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6C35CA" w:rsidRPr="009A6E2B">
              <w:rPr>
                <w:rFonts w:ascii="CMU Serif" w:hAnsi="CMU Serif" w:cs="CMU Serif"/>
                <w:bCs/>
              </w:rPr>
              <w:t>[28]</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29CC3B0C" w14:textId="77777777" w:rsidTr="009A6E2B">
        <w:trPr>
          <w:jc w:val="center"/>
        </w:trPr>
        <w:tc>
          <w:tcPr>
            <w:tcW w:w="8364" w:type="dxa"/>
            <w:vAlign w:val="center"/>
          </w:tcPr>
          <w:p w14:paraId="67A115BF" w14:textId="7F293A74"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6BB47038" wp14:editId="4F2B7A4C">
                  <wp:extent cx="2841916" cy="2471804"/>
                  <wp:effectExtent l="0" t="0" r="0" b="508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84084" cy="2508481"/>
                          </a:xfrm>
                          <a:prstGeom prst="rect">
                            <a:avLst/>
                          </a:prstGeom>
                          <a:noFill/>
                          <a:ln>
                            <a:noFill/>
                          </a:ln>
                        </pic:spPr>
                      </pic:pic>
                    </a:graphicData>
                  </a:graphic>
                </wp:inline>
              </w:drawing>
            </w:r>
          </w:p>
        </w:tc>
      </w:tr>
      <w:tr w:rsidR="00B4108C" w:rsidRPr="0009482A" w14:paraId="49281D1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55D0DFD7"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00B4960B" wp14:editId="2AECDA05">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ED876B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171F8FC8" w14:textId="3EB9E02B"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K1LW1RVZ","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Pr="00B4108C">
              <w:rPr>
                <w:rFonts w:ascii="CMU Serif" w:hAnsi="CMU Serif" w:cs="CMU Serif"/>
                <w:sz w:val="20"/>
                <w:szCs w:val="20"/>
              </w:rPr>
              <w:t>[23]</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r>
            <w:r w:rsidRPr="00B4108C">
              <w:rPr>
                <w:rFonts w:ascii="CMU Serif" w:hAnsi="CMU Serif" w:cs="CMU Serif"/>
                <w:sz w:val="20"/>
                <w:szCs w:val="20"/>
              </w:rPr>
              <w:fldChar w:fldCharType="separate"/>
            </w:r>
            <w:r w:rsidR="00645143">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733B5B1E" w14:textId="77777777" w:rsidTr="00FC1CC2">
              <w:trPr>
                <w:trHeight w:val="158"/>
                <w:jc w:val="center"/>
              </w:trPr>
              <w:tc>
                <w:tcPr>
                  <w:tcW w:w="5000" w:type="pct"/>
                  <w:vAlign w:val="center"/>
                </w:tcPr>
                <w:p w14:paraId="30DB96F7" w14:textId="3CF59C6A"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19</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OOkAsDYP","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Pr="00B4108C">
                    <w:rPr>
                      <w:rFonts w:ascii="CMU Serif" w:hAnsi="CMU Serif" w:cs="CMU Serif"/>
                      <w:bCs/>
                      <w:szCs w:val="20"/>
                    </w:rPr>
                    <w:t>[28]</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851C12A" w14:textId="77777777" w:rsidTr="00FC1CC2">
              <w:trPr>
                <w:trHeight w:val="2234"/>
                <w:jc w:val="center"/>
              </w:trPr>
              <w:tc>
                <w:tcPr>
                  <w:tcW w:w="5000" w:type="pct"/>
                  <w:vAlign w:val="center"/>
                </w:tcPr>
                <w:p w14:paraId="4723827D" w14:textId="6DE877C0"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19AA1F17" wp14:editId="767F72D5">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77542" cy="2041158"/>
                                </a:xfrm>
                                <a:prstGeom prst="rect">
                                  <a:avLst/>
                                </a:prstGeom>
                              </pic:spPr>
                            </pic:pic>
                          </a:graphicData>
                        </a:graphic>
                      </wp:inline>
                    </w:drawing>
                  </w:r>
                </w:p>
              </w:tc>
            </w:tr>
          </w:tbl>
          <w:p w14:paraId="336C343C" w14:textId="041E27AB"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F631894" w14:textId="77777777" w:rsidTr="00FC1CC2">
              <w:tc>
                <w:tcPr>
                  <w:tcW w:w="7566" w:type="dxa"/>
                  <w:vAlign w:val="center"/>
                  <w:hideMark/>
                </w:tcPr>
                <w:p w14:paraId="591CC2AE" w14:textId="77777777" w:rsidR="00B4108C" w:rsidRPr="00B4108C" w:rsidRDefault="00FA6A8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3F6561BB" w14:textId="472E602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7817F01C" w14:textId="77777777" w:rsidTr="00FC1CC2">
              <w:tc>
                <w:tcPr>
                  <w:tcW w:w="7566" w:type="dxa"/>
                  <w:vAlign w:val="center"/>
                  <w:hideMark/>
                </w:tcPr>
                <w:p w14:paraId="07B2B0D9" w14:textId="77777777" w:rsidR="00B4108C" w:rsidRPr="00B4108C" w:rsidRDefault="00FA6A8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6D372875" w14:textId="6425C01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96359AF" w14:textId="58CDE9A8"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6ECB39D8" w14:textId="77777777" w:rsidTr="00FC1CC2">
              <w:tc>
                <w:tcPr>
                  <w:tcW w:w="7566" w:type="dxa"/>
                  <w:vAlign w:val="center"/>
                  <w:hideMark/>
                </w:tcPr>
                <w:p w14:paraId="03745DA1" w14:textId="7E6C48BC" w:rsidR="00B4108C" w:rsidRPr="00B4108C" w:rsidRDefault="00FA6A82"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22388ECE" w14:textId="24B0F81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3554D49C" w14:textId="77777777" w:rsidTr="00FC1CC2">
              <w:trPr>
                <w:trHeight w:val="80"/>
              </w:trPr>
              <w:tc>
                <w:tcPr>
                  <w:tcW w:w="7566" w:type="dxa"/>
                  <w:vAlign w:val="center"/>
                  <w:hideMark/>
                </w:tcPr>
                <w:p w14:paraId="0576F87A" w14:textId="77777777" w:rsidR="00B4108C" w:rsidRPr="00B4108C" w:rsidRDefault="00FA6A8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40270E1A" w14:textId="1DF28D5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126D445C" w14:textId="0A470334"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3B7A1B80" wp14:editId="3997B90B">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47"/>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04E42F2E" w14:textId="77777777" w:rsidR="00B4108C" w:rsidRPr="00B4108C" w:rsidRDefault="00FA6A82"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0F29C34" w14:textId="77777777" w:rsidR="00B4108C" w:rsidRPr="00B4108C" w:rsidRDefault="00FA6A82"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365F3BFA"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7E8CAB6D"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38765645" w14:textId="474C199D"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2D3FB94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621A7D24" w14:textId="32F896CA"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6C70BDD1" w14:textId="3AF2B935" w:rsidR="00E55AF9" w:rsidRPr="00D0605E" w:rsidRDefault="00E55AF9" w:rsidP="00E55AF9">
      <w:pPr>
        <w:pStyle w:val="Ttulo2"/>
        <w:rPr>
          <w:rFonts w:cs="CMU Serif"/>
          <w:color w:val="auto"/>
        </w:rPr>
      </w:pPr>
      <w:r w:rsidRPr="00D0605E">
        <w:rPr>
          <w:rFonts w:cs="CMU Serif"/>
          <w:color w:val="auto"/>
        </w:rPr>
        <w:lastRenderedPageBreak/>
        <w:t xml:space="preserve">Outras ações </w:t>
      </w:r>
      <w:r w:rsidR="00DC0C84" w:rsidRPr="00D0605E">
        <w:rPr>
          <w:rFonts w:cs="CMU Serif"/>
          <w:color w:val="auto"/>
        </w:rPr>
        <w:t>na direção</w:t>
      </w:r>
      <w:r w:rsidRPr="00D0605E">
        <w:rPr>
          <w:rFonts w:cs="CMU Serif"/>
          <w:color w:val="auto"/>
        </w:rPr>
        <w:t xml:space="preserve"> horizontal</w:t>
      </w:r>
    </w:p>
    <w:p w14:paraId="1074CDF1" w14:textId="29C676D9"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616F9F2E" w14:textId="2DE52D14"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20</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6E6F7E0C" w14:textId="77777777" w:rsidTr="00FC1CC2">
        <w:trPr>
          <w:trHeight w:val="158"/>
          <w:jc w:val="center"/>
        </w:trPr>
        <w:tc>
          <w:tcPr>
            <w:tcW w:w="5000" w:type="pct"/>
            <w:vAlign w:val="center"/>
          </w:tcPr>
          <w:p w14:paraId="536540B0" w14:textId="45B7CD72" w:rsidR="00B4108C" w:rsidRPr="00B4108C" w:rsidRDefault="00B4108C" w:rsidP="00FC1CC2">
            <w:pPr>
              <w:pStyle w:val="FiguraTtulo"/>
              <w:spacing w:before="40" w:after="40"/>
              <w:jc w:val="both"/>
              <w:rPr>
                <w:rFonts w:ascii="CMU Serif" w:hAnsi="CMU Serif" w:cs="CMU Serif"/>
                <w:bCs/>
                <w:szCs w:val="20"/>
              </w:rPr>
            </w:pPr>
            <w:bookmarkStart w:id="63"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0</w:t>
            </w:r>
            <w:r w:rsidRPr="00B4108C">
              <w:rPr>
                <w:rFonts w:ascii="CMU Serif" w:hAnsi="CMU Serif" w:cs="CMU Serif"/>
                <w:bCs/>
                <w:szCs w:val="20"/>
              </w:rPr>
              <w:fldChar w:fldCharType="end"/>
            </w:r>
            <w:bookmarkEnd w:id="63"/>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FC1CC2">
              <w:instrText xml:space="preserve"> ADDIN ZOTERO_ITEM CSL_CITATION {"citationID":"fZtzdCjJ","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FC1CC2" w:rsidRPr="00FC1CC2">
              <w:t>[29]</w:t>
            </w:r>
            <w:r w:rsidR="00FC1CC2">
              <w:fldChar w:fldCharType="end"/>
            </w:r>
            <w:r w:rsidR="00FC1CC2">
              <w:t>.</w:t>
            </w:r>
          </w:p>
        </w:tc>
      </w:tr>
      <w:tr w:rsidR="00B4108C" w:rsidRPr="00B4108C" w14:paraId="2469A8F7" w14:textId="77777777" w:rsidTr="00FC1CC2">
        <w:trPr>
          <w:trHeight w:val="2234"/>
          <w:jc w:val="center"/>
        </w:trPr>
        <w:tc>
          <w:tcPr>
            <w:tcW w:w="5000" w:type="pct"/>
            <w:vAlign w:val="center"/>
          </w:tcPr>
          <w:p w14:paraId="46437198" w14:textId="06E0B392" w:rsidR="00B4108C" w:rsidRPr="00B4108C" w:rsidRDefault="00FC1CC2" w:rsidP="00FC1CC2">
            <w:pPr>
              <w:pStyle w:val="Figuras"/>
              <w:rPr>
                <w:rFonts w:ascii="CMU Serif" w:hAnsi="CMU Serif" w:cs="CMU Serif"/>
                <w:bCs/>
                <w:noProof/>
                <w:szCs w:val="20"/>
              </w:rPr>
            </w:pPr>
            <w:r>
              <w:rPr>
                <w:noProof/>
              </w:rPr>
              <w:drawing>
                <wp:inline distT="0" distB="0" distL="0" distR="0" wp14:anchorId="7555893B" wp14:editId="57C8B425">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37283" cy="1894134"/>
                          </a:xfrm>
                          <a:prstGeom prst="rect">
                            <a:avLst/>
                          </a:prstGeom>
                        </pic:spPr>
                      </pic:pic>
                    </a:graphicData>
                  </a:graphic>
                </wp:inline>
              </w:drawing>
            </w:r>
          </w:p>
        </w:tc>
      </w:tr>
    </w:tbl>
    <w:p w14:paraId="6A7A4507" w14:textId="5876DCE5"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645143" w:rsidRPr="00B4108C">
        <w:rPr>
          <w:rFonts w:ascii="CMU Serif" w:hAnsi="CMU Serif" w:cs="CMU Serif"/>
          <w:bCs/>
          <w:szCs w:val="20"/>
        </w:rPr>
        <w:t xml:space="preserve">Figura </w:t>
      </w:r>
      <w:r w:rsidR="00645143">
        <w:rPr>
          <w:rFonts w:ascii="CMU Serif" w:hAnsi="CMU Serif" w:cs="CMU Serif"/>
          <w:bCs/>
          <w:noProof/>
          <w:szCs w:val="20"/>
        </w:rPr>
        <w:t>3</w:t>
      </w:r>
      <w:r w:rsidR="00645143" w:rsidRPr="00B4108C">
        <w:rPr>
          <w:rFonts w:ascii="CMU Serif" w:hAnsi="CMU Serif" w:cs="CMU Serif"/>
          <w:bCs/>
          <w:szCs w:val="20"/>
        </w:rPr>
        <w:t>.</w:t>
      </w:r>
      <w:r w:rsidR="00645143">
        <w:rPr>
          <w:rFonts w:ascii="CMU Serif" w:hAnsi="CMU Serif" w:cs="CMU Serif"/>
          <w:bCs/>
          <w:noProof/>
          <w:szCs w:val="20"/>
        </w:rPr>
        <w:t>21</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1C60846D" w14:textId="77777777" w:rsidTr="00FC1CC2">
        <w:trPr>
          <w:trHeight w:val="158"/>
          <w:jc w:val="center"/>
        </w:trPr>
        <w:tc>
          <w:tcPr>
            <w:tcW w:w="5000" w:type="pct"/>
            <w:vAlign w:val="center"/>
          </w:tcPr>
          <w:p w14:paraId="7EB90E24" w14:textId="1320ADF7" w:rsidR="00FC1CC2" w:rsidRPr="00B4108C" w:rsidRDefault="00FC1CC2" w:rsidP="00FC1CC2">
            <w:pPr>
              <w:pStyle w:val="FiguraTtulo"/>
              <w:spacing w:before="40" w:after="40"/>
              <w:jc w:val="both"/>
              <w:rPr>
                <w:rFonts w:ascii="CMU Serif" w:hAnsi="CMU Serif" w:cs="CMU Serif"/>
                <w:bCs/>
                <w:szCs w:val="20"/>
              </w:rPr>
            </w:pPr>
            <w:bookmarkStart w:id="64"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1</w:t>
            </w:r>
            <w:r w:rsidRPr="00B4108C">
              <w:rPr>
                <w:rFonts w:ascii="CMU Serif" w:hAnsi="CMU Serif" w:cs="CMU Serif"/>
                <w:bCs/>
                <w:szCs w:val="20"/>
              </w:rPr>
              <w:fldChar w:fldCharType="end"/>
            </w:r>
            <w:bookmarkEnd w:id="64"/>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034343">
              <w:instrText xml:space="preserve"> ADDIN ZOTERO_ITEM CSL_CITATION {"citationID":"RPPjgoXo","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Pr="00FC1CC2">
              <w:t>[29]</w:t>
            </w:r>
            <w:r>
              <w:fldChar w:fldCharType="end"/>
            </w:r>
            <w:r>
              <w:t>.</w:t>
            </w:r>
          </w:p>
        </w:tc>
      </w:tr>
      <w:tr w:rsidR="00FC1CC2" w:rsidRPr="00B4108C" w14:paraId="48E2D6F0" w14:textId="77777777" w:rsidTr="00FC1CC2">
        <w:trPr>
          <w:trHeight w:val="2234"/>
          <w:jc w:val="center"/>
        </w:trPr>
        <w:tc>
          <w:tcPr>
            <w:tcW w:w="5000" w:type="pct"/>
            <w:vAlign w:val="center"/>
          </w:tcPr>
          <w:p w14:paraId="3DC4FB20" w14:textId="4E0EA905" w:rsidR="00FC1CC2" w:rsidRPr="00B4108C" w:rsidRDefault="00FC1CC2" w:rsidP="00FC1CC2">
            <w:pPr>
              <w:pStyle w:val="Figuras"/>
              <w:rPr>
                <w:rFonts w:ascii="CMU Serif" w:hAnsi="CMU Serif" w:cs="CMU Serif"/>
                <w:bCs/>
                <w:noProof/>
                <w:szCs w:val="20"/>
              </w:rPr>
            </w:pPr>
            <w:r>
              <w:rPr>
                <w:noProof/>
              </w:rPr>
              <w:drawing>
                <wp:inline distT="0" distB="0" distL="0" distR="0" wp14:anchorId="237700D5" wp14:editId="392C8B30">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28082" cy="1782179"/>
                          </a:xfrm>
                          <a:prstGeom prst="rect">
                            <a:avLst/>
                          </a:prstGeom>
                        </pic:spPr>
                      </pic:pic>
                    </a:graphicData>
                  </a:graphic>
                </wp:inline>
              </w:drawing>
            </w:r>
          </w:p>
        </w:tc>
      </w:tr>
    </w:tbl>
    <w:p w14:paraId="51665484" w14:textId="617C63FD" w:rsidR="00E55AF9" w:rsidRPr="0009482A" w:rsidRDefault="00FC1CC2" w:rsidP="00B4108C">
      <w:pPr>
        <w:rPr>
          <w:rFonts w:ascii="CMU Serif" w:hAnsi="CMU Serif" w:cs="CMU Serif"/>
          <w:szCs w:val="24"/>
        </w:rPr>
      </w:pPr>
      <w:r>
        <w:rPr>
          <w:rFonts w:ascii="CMU Serif" w:hAnsi="CMU Serif" w:cs="CMU Serif"/>
          <w:szCs w:val="24"/>
        </w:rPr>
        <w:lastRenderedPageBreak/>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Pr>
          <w:rFonts w:ascii="CMU Serif" w:hAnsi="CMU Serif" w:cs="CMU Serif"/>
          <w:szCs w:val="24"/>
        </w:rPr>
        <w:instrText xml:space="preserve"> ADDIN ZOTERO_ITEM CSL_CITATION {"citationID":"94Mg37J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1818BC" w:rsidRPr="001818BC">
        <w:rPr>
          <w:rFonts w:ascii="CMU Serif" w:hAnsi="CMU Serif" w:cs="CMU Serif"/>
        </w:rPr>
        <w:t>[15]</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0ED2DA77" w14:textId="5F189053"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FD199F4" w14:textId="77777777" w:rsidTr="00356FBF">
        <w:trPr>
          <w:trHeight w:val="158"/>
          <w:jc w:val="center"/>
        </w:trPr>
        <w:tc>
          <w:tcPr>
            <w:tcW w:w="5000" w:type="pct"/>
            <w:vAlign w:val="center"/>
          </w:tcPr>
          <w:p w14:paraId="56A840FA" w14:textId="63B00411" w:rsidR="00E55AF9" w:rsidRPr="001A57A5" w:rsidRDefault="00E55AF9" w:rsidP="00356FBF">
            <w:pPr>
              <w:pStyle w:val="FiguraTtulo"/>
              <w:spacing w:before="40" w:after="40"/>
              <w:rPr>
                <w:rFonts w:ascii="CMU Serif" w:hAnsi="CMU Serif" w:cs="CMU Serif"/>
                <w:bCs/>
                <w:szCs w:val="20"/>
              </w:rPr>
            </w:pPr>
            <w:bookmarkStart w:id="65"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645143">
              <w:rPr>
                <w:rFonts w:ascii="CMU Serif" w:hAnsi="CMU Serif" w:cs="CMU Serif"/>
                <w:bCs/>
                <w:noProof/>
                <w:szCs w:val="20"/>
              </w:rPr>
              <w:t>3</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645143">
              <w:rPr>
                <w:rFonts w:ascii="CMU Serif" w:hAnsi="CMU Serif" w:cs="CMU Serif"/>
                <w:bCs/>
                <w:noProof/>
                <w:szCs w:val="20"/>
              </w:rPr>
              <w:t>22</w:t>
            </w:r>
            <w:r w:rsidRPr="001A57A5">
              <w:rPr>
                <w:rFonts w:ascii="CMU Serif" w:hAnsi="CMU Serif" w:cs="CMU Serif"/>
                <w:bCs/>
                <w:szCs w:val="20"/>
              </w:rPr>
              <w:fldChar w:fldCharType="end"/>
            </w:r>
            <w:bookmarkEnd w:id="65"/>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FC1CC2" w:rsidRPr="001A57A5">
              <w:rPr>
                <w:rFonts w:ascii="CMU Serif" w:hAnsi="CMU Serif" w:cs="CMU Serif"/>
                <w:bCs/>
              </w:rPr>
              <w:instrText xml:space="preserve"> ADDIN ZOTERO_ITEM CSL_CITATION {"citationID":"sbIIqfaJ","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1818BC" w:rsidRPr="001A57A5">
              <w:rPr>
                <w:rFonts w:ascii="CMU Serif" w:hAnsi="CMU Serif" w:cs="CMU Serif"/>
                <w:bCs/>
              </w:rPr>
              <w:t>[15]</w:t>
            </w:r>
            <w:r w:rsidRPr="001A57A5">
              <w:rPr>
                <w:rFonts w:ascii="CMU Serif" w:hAnsi="CMU Serif" w:cs="CMU Serif"/>
                <w:bCs/>
              </w:rPr>
              <w:fldChar w:fldCharType="end"/>
            </w:r>
            <w:r w:rsidRPr="001A57A5">
              <w:rPr>
                <w:rFonts w:ascii="CMU Serif" w:hAnsi="CMU Serif" w:cs="CMU Serif"/>
                <w:bCs/>
              </w:rPr>
              <w:t>.</w:t>
            </w:r>
          </w:p>
        </w:tc>
      </w:tr>
      <w:tr w:rsidR="00DF777B" w:rsidRPr="0009482A" w14:paraId="1E5E3103" w14:textId="77777777" w:rsidTr="00356FBF">
        <w:trPr>
          <w:trHeight w:val="2234"/>
          <w:jc w:val="center"/>
        </w:trPr>
        <w:tc>
          <w:tcPr>
            <w:tcW w:w="5000" w:type="pct"/>
            <w:vAlign w:val="center"/>
          </w:tcPr>
          <w:p w14:paraId="770BE507" w14:textId="5A3FAD09" w:rsidR="00E55AF9" w:rsidRPr="0009482A" w:rsidRDefault="00E55AF9"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57DE20F0" wp14:editId="48407F28">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C1E29D" w14:textId="68DD26C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7</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8</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6FF37884" w14:textId="77777777" w:rsidTr="00356FBF">
        <w:tc>
          <w:tcPr>
            <w:tcW w:w="7613" w:type="dxa"/>
            <w:gridSpan w:val="3"/>
            <w:vAlign w:val="center"/>
            <w:hideMark/>
          </w:tcPr>
          <w:p w14:paraId="0351EB3A" w14:textId="3BE86867" w:rsidR="005B5B4D" w:rsidRPr="001A57A5" w:rsidRDefault="00FA6A82"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4DDE9B2A" w14:textId="20A3A45B" w:rsidR="005B5B4D" w:rsidRPr="0009482A" w:rsidRDefault="005B5B4D" w:rsidP="001A57A5">
            <w:pPr>
              <w:spacing w:before="20" w:after="20"/>
              <w:ind w:firstLine="0"/>
              <w:jc w:val="right"/>
              <w:rPr>
                <w:rFonts w:ascii="CMU Serif" w:hAnsi="CMU Serif" w:cs="CMU Serif"/>
                <w:szCs w:val="24"/>
              </w:rPr>
            </w:pPr>
            <w:bookmarkStart w:id="66"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7</w:t>
            </w:r>
            <w:r w:rsidRPr="0009482A">
              <w:rPr>
                <w:rFonts w:ascii="CMU Serif" w:hAnsi="CMU Serif" w:cs="CMU Serif"/>
              </w:rPr>
              <w:fldChar w:fldCharType="end"/>
            </w:r>
            <w:r w:rsidRPr="0009482A">
              <w:rPr>
                <w:rFonts w:ascii="CMU Serif" w:hAnsi="CMU Serif" w:cs="CMU Serif"/>
              </w:rPr>
              <w:t>)</w:t>
            </w:r>
            <w:bookmarkEnd w:id="66"/>
          </w:p>
        </w:tc>
      </w:tr>
      <w:tr w:rsidR="00DF777B" w:rsidRPr="0009482A" w14:paraId="57D663EC" w14:textId="77777777" w:rsidTr="00356FBF">
        <w:tc>
          <w:tcPr>
            <w:tcW w:w="1948" w:type="dxa"/>
            <w:vAlign w:val="center"/>
            <w:hideMark/>
          </w:tcPr>
          <w:p w14:paraId="6A634D1F" w14:textId="6AC0B67F" w:rsidR="005B5B4D" w:rsidRPr="001A57A5" w:rsidRDefault="00FA6A82"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07287F37" w14:textId="41AE1E7A"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7E929120" w14:textId="31EE5B08" w:rsidR="005B5B4D" w:rsidRPr="0009482A" w:rsidRDefault="005B5B4D" w:rsidP="001A57A5">
            <w:pPr>
              <w:spacing w:before="20" w:after="20"/>
              <w:jc w:val="right"/>
              <w:rPr>
                <w:rFonts w:ascii="CMU Serif" w:hAnsi="CMU Serif" w:cs="CMU Serif"/>
                <w:szCs w:val="24"/>
              </w:rPr>
            </w:pPr>
            <w:bookmarkStart w:id="67"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8</w:t>
            </w:r>
            <w:r w:rsidRPr="0009482A">
              <w:rPr>
                <w:rFonts w:ascii="CMU Serif" w:hAnsi="CMU Serif" w:cs="CMU Serif"/>
              </w:rPr>
              <w:fldChar w:fldCharType="end"/>
            </w:r>
            <w:r w:rsidRPr="0009482A">
              <w:rPr>
                <w:rFonts w:ascii="CMU Serif" w:hAnsi="CMU Serif" w:cs="CMU Serif"/>
              </w:rPr>
              <w:t>)</w:t>
            </w:r>
            <w:bookmarkEnd w:id="67"/>
          </w:p>
        </w:tc>
      </w:tr>
    </w:tbl>
    <w:p w14:paraId="6A1ED30C" w14:textId="6D47A41B"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bzm4lyXT","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9</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7DDD2E3C" w14:textId="77777777" w:rsidTr="00356FBF">
        <w:tc>
          <w:tcPr>
            <w:tcW w:w="1948" w:type="dxa"/>
            <w:vAlign w:val="center"/>
            <w:hideMark/>
          </w:tcPr>
          <w:p w14:paraId="6AF7FEBC" w14:textId="1C3E6496" w:rsidR="005B5B4D" w:rsidRPr="001A57A5" w:rsidRDefault="00FA6A82"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46F46FCE" w14:textId="77777777" w:rsidR="005B5B4D" w:rsidRPr="0009482A" w:rsidRDefault="005B5B4D" w:rsidP="001A57A5">
            <w:pPr>
              <w:ind w:right="-423"/>
              <w:jc w:val="right"/>
              <w:rPr>
                <w:rFonts w:ascii="CMU Serif" w:hAnsi="CMU Serif" w:cs="CMU Serif"/>
              </w:rPr>
            </w:pPr>
          </w:p>
        </w:tc>
        <w:tc>
          <w:tcPr>
            <w:tcW w:w="2374" w:type="dxa"/>
          </w:tcPr>
          <w:p w14:paraId="2A7205D5" w14:textId="77777777" w:rsidR="005B5B4D" w:rsidRPr="0009482A" w:rsidRDefault="005B5B4D" w:rsidP="001A57A5">
            <w:pPr>
              <w:jc w:val="right"/>
              <w:rPr>
                <w:rFonts w:ascii="CMU Serif" w:hAnsi="CMU Serif" w:cs="CMU Serif"/>
              </w:rPr>
            </w:pPr>
          </w:p>
        </w:tc>
        <w:tc>
          <w:tcPr>
            <w:tcW w:w="1199" w:type="dxa"/>
          </w:tcPr>
          <w:p w14:paraId="7356879B" w14:textId="77777777" w:rsidR="005B5B4D" w:rsidRPr="0009482A" w:rsidRDefault="005B5B4D" w:rsidP="001A57A5">
            <w:pPr>
              <w:jc w:val="right"/>
              <w:rPr>
                <w:rFonts w:ascii="CMU Serif" w:hAnsi="CMU Serif" w:cs="CMU Serif"/>
              </w:rPr>
            </w:pPr>
          </w:p>
        </w:tc>
        <w:tc>
          <w:tcPr>
            <w:tcW w:w="1785" w:type="dxa"/>
            <w:vAlign w:val="center"/>
            <w:hideMark/>
          </w:tcPr>
          <w:p w14:paraId="599D2D3C" w14:textId="58EBCCB0" w:rsidR="005B5B4D" w:rsidRPr="0009482A" w:rsidRDefault="005B5B4D" w:rsidP="001A57A5">
            <w:pPr>
              <w:jc w:val="right"/>
              <w:rPr>
                <w:rFonts w:ascii="CMU Serif" w:hAnsi="CMU Serif" w:cs="CMU Serif"/>
                <w:szCs w:val="24"/>
              </w:rPr>
            </w:pPr>
            <w:bookmarkStart w:id="68"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9</w:t>
            </w:r>
            <w:r w:rsidRPr="0009482A">
              <w:rPr>
                <w:rFonts w:ascii="CMU Serif" w:hAnsi="CMU Serif" w:cs="CMU Serif"/>
              </w:rPr>
              <w:fldChar w:fldCharType="end"/>
            </w:r>
            <w:r w:rsidRPr="0009482A">
              <w:rPr>
                <w:rFonts w:ascii="CMU Serif" w:hAnsi="CMU Serif" w:cs="CMU Serif"/>
              </w:rPr>
              <w:t>)</w:t>
            </w:r>
            <w:bookmarkEnd w:id="68"/>
          </w:p>
        </w:tc>
      </w:tr>
    </w:tbl>
    <w:p w14:paraId="2240F2EF" w14:textId="481B6050"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ZL6NsI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8392C3F" w14:textId="77777777"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5BE262C7" w14:textId="62B34B1F"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67616AB" w14:textId="0456489A"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1124CF51" w14:textId="03376EB1"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kBJs9U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w:t>
      </w:r>
    </w:p>
    <w:p w14:paraId="009E3DB8" w14:textId="77777777" w:rsidR="001A57A5" w:rsidRPr="0009482A" w:rsidRDefault="001A57A5" w:rsidP="001A57A5">
      <w:pPr>
        <w:rPr>
          <w:rFonts w:ascii="CMU Serif" w:hAnsi="CMU Serif" w:cs="CMU Serif"/>
          <w:szCs w:val="24"/>
        </w:rPr>
      </w:pPr>
    </w:p>
    <w:p w14:paraId="5C881FB8" w14:textId="4A7341A9"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1A509417" w14:textId="44FFDCF2"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1CC86CB1" w14:textId="41E4F7D5" w:rsidR="003C469A" w:rsidRPr="0009482A" w:rsidRDefault="001A57A5" w:rsidP="001A57A5">
      <w:pPr>
        <w:rPr>
          <w:rFonts w:ascii="CMU Serif" w:hAnsi="CMU Serif" w:cs="CMU Serif"/>
          <w:szCs w:val="24"/>
        </w:rPr>
      </w:pPr>
      <w:r>
        <w:rPr>
          <w:rFonts w:ascii="CMU Serif" w:hAnsi="CMU Serif" w:cs="CMU Serif"/>
          <w:szCs w:val="24"/>
        </w:rPr>
        <w:lastRenderedPageBreak/>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4EB3C72F" w14:textId="71C81964"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11906E9E" w14:textId="23ABF1DE"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t xml:space="preserve">O peso próprio de alguns elementos </w:t>
      </w:r>
      <w:r w:rsidR="000410B4" w:rsidRPr="001A57A5">
        <w:rPr>
          <w:rStyle w:val="Ttulo3Char"/>
          <w:rFonts w:ascii="Tw Cen MT" w:hAnsi="Tw Cen MT" w:cs="CMU Serif"/>
          <w:sz w:val="28"/>
          <w:szCs w:val="28"/>
        </w:rPr>
        <w:t>de concreto</w:t>
      </w:r>
    </w:p>
    <w:p w14:paraId="1BFFBF9F" w14:textId="2BDF72C5"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Pr="0009482A">
        <w:rPr>
          <w:rFonts w:ascii="CMU Serif" w:hAnsi="CMU Serif" w:cs="CMU Serif"/>
          <w:szCs w:val="24"/>
        </w:rPr>
        <w:fldChar w:fldCharType="end"/>
      </w:r>
      <w:r w:rsidRPr="0009482A">
        <w:rPr>
          <w:rFonts w:ascii="CMU Serif" w:hAnsi="CMU Serif" w:cs="CMU Serif"/>
          <w:szCs w:val="24"/>
        </w:rPr>
        <w:t>.</w:t>
      </w:r>
    </w:p>
    <w:p w14:paraId="700D869B" w14:textId="2106F21E"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5B6724E8" w14:textId="77777777" w:rsidTr="00356FBF">
        <w:tc>
          <w:tcPr>
            <w:tcW w:w="4220" w:type="dxa"/>
            <w:hideMark/>
          </w:tcPr>
          <w:p w14:paraId="736B9792" w14:textId="1D78E250" w:rsidR="00356FBF" w:rsidRPr="001A57A5" w:rsidRDefault="00FA6A82"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01A2BE32" w14:textId="2C36AD57" w:rsidR="00356FBF" w:rsidRPr="0009482A" w:rsidRDefault="00356FBF" w:rsidP="001A57A5">
            <w:pPr>
              <w:ind w:right="-105"/>
              <w:jc w:val="right"/>
              <w:rPr>
                <w:rFonts w:ascii="CMU Serif" w:hAnsi="CMU Serif" w:cs="CMU Serif"/>
              </w:rPr>
            </w:pPr>
            <w:bookmarkStart w:id="69"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69"/>
          </w:p>
        </w:tc>
      </w:tr>
    </w:tbl>
    <w:p w14:paraId="436B4BCE" w14:textId="51FF9D16"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3</w:t>
      </w:r>
      <w:r w:rsidRPr="0009482A">
        <w:rPr>
          <w:rFonts w:ascii="CMU Serif" w:hAnsi="CMU Serif" w:cs="CMU Serif"/>
          <w:szCs w:val="24"/>
        </w:rPr>
        <w:fldChar w:fldCharType="end"/>
      </w:r>
      <w:r w:rsidRPr="0009482A">
        <w:rPr>
          <w:rFonts w:ascii="CMU Serif" w:hAnsi="CMU Serif" w:cs="CMU Serif"/>
          <w:szCs w:val="24"/>
        </w:rPr>
        <w:t>.</w:t>
      </w:r>
    </w:p>
    <w:p w14:paraId="563A28E9" w14:textId="10405D45" w:rsidR="00E92423" w:rsidRDefault="00E92423" w:rsidP="001A57A5">
      <w:pPr>
        <w:rPr>
          <w:rFonts w:ascii="CMU Serif" w:hAnsi="CMU Serif" w:cs="CMU Serif"/>
          <w:szCs w:val="24"/>
        </w:rPr>
      </w:pPr>
    </w:p>
    <w:p w14:paraId="1046E5C1" w14:textId="77777777" w:rsidR="00E92423" w:rsidRDefault="00E92423"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3B4CEF0" w14:textId="77777777" w:rsidTr="00356FBF">
        <w:trPr>
          <w:trHeight w:val="158"/>
          <w:jc w:val="center"/>
        </w:trPr>
        <w:tc>
          <w:tcPr>
            <w:tcW w:w="5000" w:type="pct"/>
            <w:vAlign w:val="center"/>
          </w:tcPr>
          <w:p w14:paraId="52FFA048" w14:textId="0B365FEF" w:rsidR="00356FBF" w:rsidRPr="00034343" w:rsidRDefault="00356FBF" w:rsidP="00034343">
            <w:pPr>
              <w:pStyle w:val="FiguraTtulo"/>
              <w:spacing w:before="40" w:after="40"/>
              <w:rPr>
                <w:rFonts w:ascii="CMU Serif" w:hAnsi="CMU Serif" w:cs="CMU Serif"/>
                <w:bCs/>
                <w:szCs w:val="20"/>
              </w:rPr>
            </w:pPr>
            <w:bookmarkStart w:id="70" w:name="_Ref40904462"/>
            <w:r w:rsidRPr="00034343">
              <w:rPr>
                <w:rFonts w:ascii="CMU Serif" w:hAnsi="CMU Serif" w:cs="CMU Serif"/>
                <w:bCs/>
                <w:szCs w:val="20"/>
              </w:rPr>
              <w:lastRenderedPageBreak/>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645143">
              <w:rPr>
                <w:rFonts w:ascii="CMU Serif" w:hAnsi="CMU Serif" w:cs="CMU Serif"/>
                <w:bCs/>
                <w:noProof/>
                <w:szCs w:val="20"/>
              </w:rPr>
              <w:t>3</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645143">
              <w:rPr>
                <w:rFonts w:ascii="CMU Serif" w:hAnsi="CMU Serif" w:cs="CMU Serif"/>
                <w:bCs/>
                <w:noProof/>
                <w:szCs w:val="20"/>
              </w:rPr>
              <w:t>23</w:t>
            </w:r>
            <w:r w:rsidRPr="00034343">
              <w:rPr>
                <w:rFonts w:ascii="CMU Serif" w:hAnsi="CMU Serif" w:cs="CMU Serif"/>
                <w:bCs/>
                <w:szCs w:val="20"/>
              </w:rPr>
              <w:fldChar w:fldCharType="end"/>
            </w:r>
            <w:bookmarkEnd w:id="70"/>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7DDF171F" w14:textId="77777777" w:rsidTr="00356FBF">
        <w:trPr>
          <w:trHeight w:val="2234"/>
          <w:jc w:val="center"/>
        </w:trPr>
        <w:tc>
          <w:tcPr>
            <w:tcW w:w="5000" w:type="pct"/>
            <w:vAlign w:val="center"/>
          </w:tcPr>
          <w:p w14:paraId="3A738C6D" w14:textId="3220942E"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26E17CDB" wp14:editId="337FB6B9">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380C5EC5"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4D9C7EE3" w14:textId="2E6B7297" w:rsidR="00356FBF" w:rsidRPr="00034343" w:rsidRDefault="00034343" w:rsidP="00034343">
      <w:pPr>
        <w:ind w:firstLine="0"/>
        <w:rPr>
          <w:rFonts w:ascii="CMU Serif" w:hAnsi="CMU Serif" w:cs="CMU Serif"/>
        </w:rPr>
      </w:pPr>
      <m:oMath>
        <m:r>
          <m:rPr>
            <m:sty m:val="p"/>
          </m:rPr>
          <w:rPr>
            <w:rFonts w:ascii="Cambria Math" w:hAnsi="Cambria Math" w:cs="CMU Serif"/>
          </w:rPr>
          <m:t>Lh-nerv</m:t>
        </m:r>
      </m:oMath>
      <w:r w:rsidR="00356FBF" w:rsidRPr="00034343">
        <w:rPr>
          <w:rFonts w:ascii="CMU Serif" w:hAnsi="CMU Serif" w:cs="CMU Serif"/>
        </w:rPr>
        <w:t xml:space="preserve"> - Distância horizontal do elemento de enchimento (cm);</w:t>
      </w:r>
    </w:p>
    <w:p w14:paraId="07BCA3B5" w14:textId="6FA8DADA"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6AE1170A" w14:textId="44E67629" w:rsidR="00356FBF" w:rsidRPr="00034343" w:rsidRDefault="00FA6A82"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583DD4FD" w14:textId="68EC0967"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1</w:t>
      </w:r>
      <w:r w:rsidR="00645143"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2</w:t>
      </w:r>
      <w:r w:rsidR="00645143"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034343">
        <w:rPr>
          <w:rFonts w:ascii="CMU Serif" w:hAnsi="CMU Serif" w:cs="CMU Serif"/>
          <w:szCs w:val="24"/>
        </w:rPr>
        <w:instrText xml:space="preserve"> ADDIN ZOTERO_ITEM CSL_CITATION {"citationID":"F91xuRJ2","properties":{"formattedCitation":"[30]","plainCitation":"[30]","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034343" w:rsidRPr="00034343">
        <w:rPr>
          <w:rFonts w:ascii="CMU Serif" w:hAnsi="CMU Serif" w:cs="CMU Serif"/>
        </w:rPr>
        <w:t>[30]</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C1ABDB" w14:textId="77777777" w:rsidTr="00034343">
        <w:tc>
          <w:tcPr>
            <w:tcW w:w="7535" w:type="dxa"/>
            <w:gridSpan w:val="2"/>
            <w:hideMark/>
          </w:tcPr>
          <w:p w14:paraId="5720DF93" w14:textId="03521CE8" w:rsidR="00356FBF" w:rsidRPr="0009482A" w:rsidRDefault="00FA6A82"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232DF94C" w14:textId="1A5440F4" w:rsidR="00356FBF" w:rsidRPr="0009482A" w:rsidRDefault="00356FBF" w:rsidP="00034343">
            <w:pPr>
              <w:tabs>
                <w:tab w:val="left" w:pos="505"/>
              </w:tabs>
              <w:ind w:firstLine="0"/>
              <w:jc w:val="right"/>
              <w:rPr>
                <w:rFonts w:ascii="CMU Serif" w:hAnsi="CMU Serif" w:cs="CMU Serif"/>
              </w:rPr>
            </w:pPr>
            <w:bookmarkStart w:id="71"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71"/>
          </w:p>
        </w:tc>
      </w:tr>
      <w:tr w:rsidR="00DF777B" w:rsidRPr="0009482A" w14:paraId="0CECFE02" w14:textId="77777777" w:rsidTr="00034343">
        <w:tc>
          <w:tcPr>
            <w:tcW w:w="6564" w:type="dxa"/>
            <w:hideMark/>
          </w:tcPr>
          <w:p w14:paraId="61EAC2D4" w14:textId="26EDF155" w:rsidR="00356FBF" w:rsidRPr="00034343" w:rsidRDefault="00FA6A82"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064129CB" w14:textId="0DEB5164" w:rsidR="00356FBF" w:rsidRPr="0009482A" w:rsidRDefault="00356FBF" w:rsidP="00034343">
            <w:pPr>
              <w:ind w:firstLine="0"/>
              <w:jc w:val="right"/>
              <w:rPr>
                <w:rFonts w:ascii="CMU Serif" w:hAnsi="CMU Serif" w:cs="CMU Serif"/>
              </w:rPr>
            </w:pPr>
            <w:bookmarkStart w:id="72"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72"/>
          </w:p>
        </w:tc>
      </w:tr>
      <w:tr w:rsidR="00DF777B" w:rsidRPr="0009482A" w14:paraId="5B32B8D5" w14:textId="77777777" w:rsidTr="00034343">
        <w:tc>
          <w:tcPr>
            <w:tcW w:w="6564" w:type="dxa"/>
            <w:hideMark/>
          </w:tcPr>
          <w:p w14:paraId="0B058F47" w14:textId="1337F450" w:rsidR="00356FBF" w:rsidRPr="00034343" w:rsidRDefault="00FA6A82"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6F564219" w14:textId="049D8350"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43</w:t>
            </w:r>
            <w:r w:rsidR="00155EC5" w:rsidRPr="0009482A">
              <w:rPr>
                <w:rFonts w:ascii="CMU Serif" w:hAnsi="CMU Serif" w:cs="CMU Serif"/>
                <w:noProof/>
              </w:rPr>
              <w:fldChar w:fldCharType="end"/>
            </w:r>
            <w:r w:rsidRPr="0009482A">
              <w:rPr>
                <w:rFonts w:ascii="CMU Serif" w:hAnsi="CMU Serif" w:cs="CMU Serif"/>
              </w:rPr>
              <w:t>)</w:t>
            </w:r>
          </w:p>
        </w:tc>
      </w:tr>
    </w:tbl>
    <w:p w14:paraId="7AD93B1C" w14:textId="764BB396" w:rsidR="00356FBF" w:rsidRPr="0009482A" w:rsidRDefault="00356FBF" w:rsidP="00034343">
      <w:pPr>
        <w:ind w:firstLine="0"/>
        <w:rPr>
          <w:rFonts w:ascii="CMU Serif" w:hAnsi="CMU Serif" w:cs="CMU Serif"/>
        </w:rPr>
      </w:pPr>
      <w:r w:rsidRPr="0009482A">
        <w:rPr>
          <w:rFonts w:ascii="CMU Serif" w:hAnsi="CMU Serif" w:cs="CMU Serif"/>
        </w:rPr>
        <w:t>Onde:</w:t>
      </w:r>
    </w:p>
    <w:p w14:paraId="7ABD9DB3" w14:textId="159A2733" w:rsidR="00356FBF" w:rsidRPr="0009482A" w:rsidRDefault="00FA6A82"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757D808" w14:textId="6B4BF249" w:rsidR="00356FBF" w:rsidRPr="0009482A" w:rsidRDefault="00FA6A82"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60079C6C" w14:textId="283A6815" w:rsidR="00356FBF" w:rsidRPr="0009482A" w:rsidRDefault="00034343" w:rsidP="00034343">
      <w:pPr>
        <w:ind w:firstLine="0"/>
        <w:rPr>
          <w:rFonts w:ascii="CMU Serif" w:hAnsi="CMU Serif" w:cs="CMU Serif"/>
        </w:rPr>
      </w:pPr>
      <m:oMath>
        <m:r>
          <w:rPr>
            <w:rFonts w:ascii="Cambria Math" w:hAnsi="Cambria Math" w:cs="CMU Serif"/>
          </w:rPr>
          <w:lastRenderedPageBreak/>
          <m:t>h</m:t>
        </m:r>
      </m:oMath>
      <w:r w:rsidR="00356FBF" w:rsidRPr="0009482A">
        <w:rPr>
          <w:rFonts w:ascii="CMU Serif" w:hAnsi="CMU Serif" w:cs="CMU Serif"/>
        </w:rPr>
        <w:t xml:space="preserve"> – Altura total da laje (cm);</w:t>
      </w:r>
    </w:p>
    <w:p w14:paraId="1F08BC32" w14:textId="1BCB1F83" w:rsidR="00356FBF" w:rsidRPr="0009482A" w:rsidRDefault="00FA6A82"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2F24CE1A" w14:textId="34727288" w:rsidR="00356FBF" w:rsidRPr="0009482A" w:rsidRDefault="00FA6A82"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04D910AA" w14:textId="6FF441C2"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2FBF1D23" w14:textId="0B9E83D6" w:rsidR="00A06C7E" w:rsidRPr="0009482A" w:rsidRDefault="000410B4" w:rsidP="00034343">
      <w:pPr>
        <w:rPr>
          <w:rFonts w:ascii="CMU Serif" w:hAnsi="CMU Serif" w:cs="CMU Serif"/>
          <w:szCs w:val="24"/>
        </w:rPr>
      </w:pPr>
      <w:r w:rsidRPr="0009482A">
        <w:rPr>
          <w:rFonts w:ascii="CMU Serif" w:hAnsi="CMU Serif" w:cs="CMU Serif"/>
          <w:szCs w:val="24"/>
        </w:rPr>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44</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3510F1C2" w14:textId="77777777" w:rsidTr="00906432">
        <w:tc>
          <w:tcPr>
            <w:tcW w:w="4220" w:type="dxa"/>
            <w:hideMark/>
          </w:tcPr>
          <w:p w14:paraId="7AAB4B48" w14:textId="3D9E3687" w:rsidR="000410B4" w:rsidRPr="00034343" w:rsidRDefault="00FA6A8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1873FF2C" w14:textId="5F06F85C" w:rsidR="000410B4" w:rsidRPr="0009482A" w:rsidRDefault="000410B4" w:rsidP="00034343">
            <w:pPr>
              <w:ind w:right="-105"/>
              <w:jc w:val="right"/>
              <w:rPr>
                <w:rFonts w:ascii="CMU Serif" w:hAnsi="CMU Serif" w:cs="CMU Serif"/>
                <w:iCs/>
              </w:rPr>
            </w:pPr>
            <w:bookmarkStart w:id="73"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4</w:t>
            </w:r>
            <w:r w:rsidRPr="0009482A">
              <w:rPr>
                <w:rFonts w:ascii="CMU Serif" w:hAnsi="CMU Serif" w:cs="CMU Serif"/>
                <w:iCs/>
              </w:rPr>
              <w:fldChar w:fldCharType="end"/>
            </w:r>
            <w:r w:rsidRPr="0009482A">
              <w:rPr>
                <w:rFonts w:ascii="CMU Serif" w:hAnsi="CMU Serif" w:cs="CMU Serif"/>
                <w:iCs/>
              </w:rPr>
              <w:t>)</w:t>
            </w:r>
            <w:bookmarkEnd w:id="73"/>
          </w:p>
        </w:tc>
      </w:tr>
    </w:tbl>
    <w:p w14:paraId="553D9E7A" w14:textId="6C05EECE"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B998A74" w14:textId="47844A91" w:rsidR="000410B4" w:rsidRPr="0009482A" w:rsidRDefault="00FA6A82"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63BCE450" w14:textId="7A73916C"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5</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6</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26AB2979" w14:textId="77777777" w:rsidTr="000410B4">
        <w:tc>
          <w:tcPr>
            <w:tcW w:w="2127" w:type="dxa"/>
            <w:vAlign w:val="center"/>
            <w:hideMark/>
          </w:tcPr>
          <w:p w14:paraId="009EFF62" w14:textId="0118AC5F" w:rsidR="000410B4" w:rsidRPr="00A70976" w:rsidRDefault="00FA6A8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47CB58BF" w14:textId="1677CD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6EB81283" w14:textId="3DF7C6A2" w:rsidR="000410B4" w:rsidRPr="0009482A" w:rsidRDefault="000410B4" w:rsidP="00034343">
            <w:pPr>
              <w:ind w:right="-105"/>
              <w:jc w:val="right"/>
              <w:rPr>
                <w:rFonts w:ascii="CMU Serif" w:hAnsi="CMU Serif" w:cs="CMU Serif"/>
                <w:iCs/>
              </w:rPr>
            </w:pPr>
            <w:bookmarkStart w:id="74"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5</w:t>
            </w:r>
            <w:r w:rsidRPr="0009482A">
              <w:rPr>
                <w:rFonts w:ascii="CMU Serif" w:hAnsi="CMU Serif" w:cs="CMU Serif"/>
                <w:iCs/>
              </w:rPr>
              <w:fldChar w:fldCharType="end"/>
            </w:r>
            <w:r w:rsidRPr="0009482A">
              <w:rPr>
                <w:rFonts w:ascii="CMU Serif" w:hAnsi="CMU Serif" w:cs="CMU Serif"/>
                <w:iCs/>
              </w:rPr>
              <w:t>)</w:t>
            </w:r>
            <w:bookmarkEnd w:id="74"/>
          </w:p>
        </w:tc>
      </w:tr>
      <w:tr w:rsidR="00DF777B" w:rsidRPr="0009482A" w14:paraId="5E2AAB71" w14:textId="77777777" w:rsidTr="000410B4">
        <w:tc>
          <w:tcPr>
            <w:tcW w:w="2127" w:type="dxa"/>
            <w:vAlign w:val="center"/>
            <w:hideMark/>
          </w:tcPr>
          <w:p w14:paraId="0F62CBF8" w14:textId="491A5E8B" w:rsidR="000410B4" w:rsidRPr="00A70976" w:rsidRDefault="00FA6A82"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5B44726" w14:textId="5DCB70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5C37A7BB" w14:textId="49A6F09C" w:rsidR="000410B4" w:rsidRPr="0009482A" w:rsidRDefault="000410B4" w:rsidP="00034343">
            <w:pPr>
              <w:ind w:right="-105"/>
              <w:jc w:val="right"/>
              <w:rPr>
                <w:rFonts w:ascii="CMU Serif" w:hAnsi="CMU Serif" w:cs="CMU Serif"/>
                <w:iCs/>
              </w:rPr>
            </w:pPr>
            <w:bookmarkStart w:id="75"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6</w:t>
            </w:r>
            <w:r w:rsidRPr="0009482A">
              <w:rPr>
                <w:rFonts w:ascii="CMU Serif" w:hAnsi="CMU Serif" w:cs="CMU Serif"/>
                <w:iCs/>
              </w:rPr>
              <w:fldChar w:fldCharType="end"/>
            </w:r>
            <w:r w:rsidRPr="0009482A">
              <w:rPr>
                <w:rFonts w:ascii="CMU Serif" w:hAnsi="CMU Serif" w:cs="CMU Serif"/>
                <w:iCs/>
              </w:rPr>
              <w:t>)</w:t>
            </w:r>
            <w:bookmarkEnd w:id="75"/>
          </w:p>
        </w:tc>
      </w:tr>
    </w:tbl>
    <w:p w14:paraId="3844B9CD"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98C789" w14:textId="619170E9" w:rsidR="000410B4" w:rsidRPr="0009482A" w:rsidRDefault="00FA6A82"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7A56C68F" w14:textId="6D39E621" w:rsidR="000410B4" w:rsidRPr="0009482A" w:rsidRDefault="00FA6A82"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23BDD262" w14:textId="2C0ED8D0"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4</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666F3CF5" w14:textId="77777777" w:rsidTr="000410B4">
        <w:trPr>
          <w:jc w:val="center"/>
        </w:trPr>
        <w:tc>
          <w:tcPr>
            <w:tcW w:w="8364" w:type="dxa"/>
            <w:gridSpan w:val="2"/>
            <w:vAlign w:val="center"/>
          </w:tcPr>
          <w:p w14:paraId="5C5C928E" w14:textId="43812B3F" w:rsidR="000410B4" w:rsidRPr="00A70976" w:rsidRDefault="000410B4" w:rsidP="00906432">
            <w:pPr>
              <w:pStyle w:val="FiguraTtulo"/>
              <w:spacing w:before="40" w:after="40"/>
              <w:rPr>
                <w:rFonts w:ascii="CMU Serif" w:hAnsi="CMU Serif" w:cs="CMU Serif"/>
                <w:bCs/>
                <w:szCs w:val="20"/>
              </w:rPr>
            </w:pPr>
            <w:bookmarkStart w:id="76"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645143">
              <w:rPr>
                <w:rFonts w:ascii="CMU Serif" w:hAnsi="CMU Serif" w:cs="CMU Serif"/>
                <w:bCs/>
                <w:noProof/>
                <w:szCs w:val="20"/>
              </w:rPr>
              <w:t>3</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645143">
              <w:rPr>
                <w:rFonts w:ascii="CMU Serif" w:hAnsi="CMU Serif" w:cs="CMU Serif"/>
                <w:bCs/>
                <w:noProof/>
                <w:szCs w:val="20"/>
              </w:rPr>
              <w:t>24</w:t>
            </w:r>
            <w:r w:rsidRPr="00A70976">
              <w:rPr>
                <w:rFonts w:ascii="CMU Serif" w:hAnsi="CMU Serif" w:cs="CMU Serif"/>
                <w:bCs/>
                <w:szCs w:val="20"/>
              </w:rPr>
              <w:fldChar w:fldCharType="end"/>
            </w:r>
            <w:bookmarkEnd w:id="76"/>
            <w:r w:rsidRPr="00A70976">
              <w:rPr>
                <w:rFonts w:ascii="CMU Serif" w:hAnsi="CMU Serif" w:cs="CMU Serif"/>
                <w:bCs/>
                <w:szCs w:val="20"/>
              </w:rPr>
              <w:t xml:space="preserve"> – Carregamento devido ao peso próprio dos elementos de concreto armado.</w:t>
            </w:r>
          </w:p>
        </w:tc>
      </w:tr>
      <w:tr w:rsidR="00DF777B" w:rsidRPr="0009482A" w14:paraId="1ADE8C2E" w14:textId="77777777" w:rsidTr="000410B4">
        <w:trPr>
          <w:jc w:val="center"/>
        </w:trPr>
        <w:tc>
          <w:tcPr>
            <w:tcW w:w="4029" w:type="dxa"/>
            <w:vAlign w:val="center"/>
          </w:tcPr>
          <w:p w14:paraId="7DA49027" w14:textId="634CE10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E9F3AEE" wp14:editId="54BBBF9A">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54826802" w14:textId="594DDE4C"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478A2D4F" w14:textId="1C521266"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29BCB576" wp14:editId="5387D062">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29DCE8DF" w14:textId="41B24D1D" w:rsidR="000410B4" w:rsidRPr="00A70976" w:rsidRDefault="000410B4" w:rsidP="000410B4">
            <w:pPr>
              <w:pStyle w:val="Figuras"/>
              <w:spacing w:before="20" w:after="20"/>
              <w:rPr>
                <w:rFonts w:ascii="CMU Serif" w:hAnsi="CMU Serif" w:cs="CMU Serif"/>
                <w:bCs/>
                <w:szCs w:val="20"/>
              </w:rPr>
            </w:pPr>
          </w:p>
        </w:tc>
      </w:tr>
      <w:tr w:rsidR="00DF777B" w:rsidRPr="0009482A" w14:paraId="6C8F7A08" w14:textId="77777777" w:rsidTr="000410B4">
        <w:trPr>
          <w:jc w:val="center"/>
        </w:trPr>
        <w:tc>
          <w:tcPr>
            <w:tcW w:w="4029" w:type="dxa"/>
            <w:vAlign w:val="center"/>
          </w:tcPr>
          <w:p w14:paraId="66B47A07" w14:textId="42DECAD8"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34BA5D06" w14:textId="54A9459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DB3532F" w14:textId="77777777" w:rsidTr="000410B4">
        <w:trPr>
          <w:jc w:val="center"/>
        </w:trPr>
        <w:tc>
          <w:tcPr>
            <w:tcW w:w="4029" w:type="dxa"/>
            <w:vAlign w:val="center"/>
          </w:tcPr>
          <w:p w14:paraId="10860D9F" w14:textId="26FF80B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B8FA3A7" wp14:editId="44846ABC">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7B3F2175" w14:textId="1398A1E2"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7390A3E3" w14:textId="3D0C9CC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9B1C2F3" wp14:editId="76A5431D">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3FF38E9F" w14:textId="32F9E531" w:rsidR="000410B4" w:rsidRPr="00A70976" w:rsidRDefault="000410B4" w:rsidP="00A25AD9">
            <w:pPr>
              <w:pStyle w:val="Figuras"/>
              <w:spacing w:before="20" w:after="20"/>
              <w:rPr>
                <w:rFonts w:ascii="CMU Serif" w:hAnsi="CMU Serif" w:cs="CMU Serif"/>
                <w:bCs/>
                <w:szCs w:val="20"/>
              </w:rPr>
            </w:pPr>
          </w:p>
        </w:tc>
      </w:tr>
      <w:tr w:rsidR="00DF777B" w:rsidRPr="0009482A" w14:paraId="23F7D5C1" w14:textId="77777777" w:rsidTr="000410B4">
        <w:trPr>
          <w:jc w:val="center"/>
        </w:trPr>
        <w:tc>
          <w:tcPr>
            <w:tcW w:w="4029" w:type="dxa"/>
            <w:vAlign w:val="center"/>
          </w:tcPr>
          <w:p w14:paraId="2F8CE7E3" w14:textId="192AC0FE"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5</w:t>
            </w:r>
            <w:r w:rsidR="00645143" w:rsidRPr="00645143">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4BA8C0C3" w14:textId="07A46E2A"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6</w:t>
            </w:r>
            <w:r w:rsidR="00645143" w:rsidRPr="00645143">
              <w:rPr>
                <w:rFonts w:ascii="CMU Serif" w:hAnsi="CMU Serif" w:cs="CMU Serif"/>
                <w:bCs/>
                <w:iCs/>
              </w:rPr>
              <w:t>)</w:t>
            </w:r>
            <w:r w:rsidRPr="00A70976">
              <w:rPr>
                <w:rFonts w:ascii="CMU Serif" w:hAnsi="CMU Serif" w:cs="CMU Serif"/>
                <w:bCs/>
                <w:iCs/>
                <w:szCs w:val="24"/>
              </w:rPr>
              <w:fldChar w:fldCharType="end"/>
            </w:r>
          </w:p>
        </w:tc>
      </w:tr>
    </w:tbl>
    <w:p w14:paraId="30C17C7E" w14:textId="5D73098D"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lastRenderedPageBreak/>
        <w:t>O peso próprio dos elementos construtivos</w:t>
      </w:r>
    </w:p>
    <w:p w14:paraId="67E3EA19"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03A78591" w14:textId="3877D2EF"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FC1CC2"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C35CA" w:rsidRPr="00645143">
        <w:rPr>
          <w:rFonts w:ascii="CMU Serif" w:hAnsi="CMU Serif" w:cs="CMU Serif"/>
        </w:rPr>
        <w:t>[22]</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391B9440" w14:textId="6CC4F2ED" w:rsidR="00906432" w:rsidRPr="0009482A" w:rsidRDefault="00906432" w:rsidP="00A25AD9">
      <w:pPr>
        <w:rPr>
          <w:rFonts w:ascii="CMU Serif" w:hAnsi="CMU Serif" w:cs="CMU Serif"/>
          <w:szCs w:val="24"/>
        </w:rPr>
      </w:pPr>
      <w:r w:rsidRPr="00645143">
        <w:rPr>
          <w:rFonts w:ascii="CMU Serif" w:hAnsi="CMU Serif" w:cs="CMU Serif"/>
          <w:szCs w:val="24"/>
        </w:rPr>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5</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9</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63E30200" w14:textId="77777777" w:rsidTr="00067EB4">
        <w:trPr>
          <w:trHeight w:val="170"/>
          <w:jc w:val="center"/>
        </w:trPr>
        <w:tc>
          <w:tcPr>
            <w:tcW w:w="5000" w:type="pct"/>
          </w:tcPr>
          <w:p w14:paraId="56B11E44" w14:textId="7BC39D58" w:rsidR="00906432" w:rsidRPr="00645143" w:rsidRDefault="00906432" w:rsidP="00906432">
            <w:pPr>
              <w:pStyle w:val="FiguraTtulo"/>
              <w:spacing w:before="20" w:after="20"/>
              <w:rPr>
                <w:rFonts w:ascii="CMU Serif" w:hAnsi="CMU Serif" w:cs="CMU Serif"/>
                <w:szCs w:val="20"/>
              </w:rPr>
            </w:pPr>
            <w:bookmarkStart w:id="77"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5</w:t>
            </w:r>
            <w:r w:rsidRPr="00645143">
              <w:rPr>
                <w:rFonts w:ascii="CMU Serif" w:hAnsi="CMU Serif" w:cs="CMU Serif"/>
                <w:szCs w:val="20"/>
              </w:rPr>
              <w:fldChar w:fldCharType="end"/>
            </w:r>
            <w:bookmarkEnd w:id="77"/>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B656989" w14:textId="77777777" w:rsidTr="00067EB4">
        <w:trPr>
          <w:trHeight w:val="170"/>
          <w:jc w:val="center"/>
        </w:trPr>
        <w:tc>
          <w:tcPr>
            <w:tcW w:w="5000" w:type="pct"/>
          </w:tcPr>
          <w:p w14:paraId="16D0980A"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6D8D30E4" wp14:editId="1884E803">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2DA79EE4" w14:textId="77777777" w:rsidTr="00067EB4">
        <w:trPr>
          <w:trHeight w:val="328"/>
          <w:jc w:val="center"/>
        </w:trPr>
        <w:tc>
          <w:tcPr>
            <w:tcW w:w="5000" w:type="pct"/>
          </w:tcPr>
          <w:p w14:paraId="62A6A227" w14:textId="5D1AE0B9"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28759D0" w14:textId="22F1AF6A" w:rsidR="00906432" w:rsidRDefault="00906432" w:rsidP="00906432">
      <w:pPr>
        <w:spacing w:line="240" w:lineRule="auto"/>
        <w:rPr>
          <w:rFonts w:ascii="CMU Serif" w:eastAsia="Times New Roman" w:hAnsi="CMU Serif" w:cs="CMU Serif"/>
          <w:sz w:val="20"/>
          <w:szCs w:val="20"/>
          <w:lang w:eastAsia="ar-SA"/>
        </w:rPr>
      </w:pPr>
    </w:p>
    <w:p w14:paraId="2CE341DC" w14:textId="25627249" w:rsidR="00645143" w:rsidRDefault="00645143" w:rsidP="00906432">
      <w:pPr>
        <w:spacing w:line="240" w:lineRule="auto"/>
        <w:rPr>
          <w:rFonts w:ascii="CMU Serif" w:eastAsia="Times New Roman" w:hAnsi="CMU Serif" w:cs="CMU Serif"/>
          <w:sz w:val="20"/>
          <w:szCs w:val="20"/>
          <w:lang w:eastAsia="ar-SA"/>
        </w:rPr>
      </w:pPr>
    </w:p>
    <w:p w14:paraId="4CC71A6F" w14:textId="0D4DEBD8" w:rsidR="00645143" w:rsidRDefault="00645143" w:rsidP="00906432">
      <w:pPr>
        <w:spacing w:line="240" w:lineRule="auto"/>
        <w:rPr>
          <w:rFonts w:ascii="CMU Serif" w:eastAsia="Times New Roman" w:hAnsi="CMU Serif" w:cs="CMU Serif"/>
          <w:sz w:val="20"/>
          <w:szCs w:val="20"/>
          <w:lang w:eastAsia="ar-SA"/>
        </w:rPr>
      </w:pPr>
    </w:p>
    <w:p w14:paraId="015D76F1" w14:textId="77777777" w:rsidR="00645143" w:rsidRPr="00645143" w:rsidRDefault="00645143" w:rsidP="00906432">
      <w:pPr>
        <w:spacing w:line="240" w:lineRule="auto"/>
        <w:rPr>
          <w:rFonts w:ascii="CMU Serif" w:eastAsia="Times New Roman" w:hAnsi="CMU Serif" w:cs="CMU Serif"/>
          <w:sz w:val="20"/>
          <w:szCs w:val="20"/>
          <w:lang w:eastAsia="ar-SA"/>
        </w:rPr>
      </w:pPr>
    </w:p>
    <w:p w14:paraId="106E2128" w14:textId="6BFAA603"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7F801455" w14:textId="77777777" w:rsidTr="00645143">
        <w:trPr>
          <w:trHeight w:val="170"/>
          <w:jc w:val="center"/>
        </w:trPr>
        <w:tc>
          <w:tcPr>
            <w:tcW w:w="5000" w:type="pct"/>
          </w:tcPr>
          <w:p w14:paraId="2CCAEA02" w14:textId="1DFA64CE"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6</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A52C53E" w14:textId="77777777" w:rsidTr="00645143">
        <w:trPr>
          <w:trHeight w:val="170"/>
          <w:jc w:val="center"/>
        </w:trPr>
        <w:tc>
          <w:tcPr>
            <w:tcW w:w="5000" w:type="pct"/>
          </w:tcPr>
          <w:p w14:paraId="6F98F743" w14:textId="11A91E75"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0021698" wp14:editId="4528BDC0">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3D477E52" w14:textId="77777777" w:rsidTr="00645143">
        <w:trPr>
          <w:trHeight w:val="216"/>
          <w:jc w:val="center"/>
        </w:trPr>
        <w:tc>
          <w:tcPr>
            <w:tcW w:w="5000" w:type="pct"/>
          </w:tcPr>
          <w:p w14:paraId="3465B7C3" w14:textId="45B85BCB"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29D9889"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1750ED18" w14:textId="77777777" w:rsidTr="00067EB4">
        <w:trPr>
          <w:trHeight w:val="170"/>
          <w:jc w:val="center"/>
        </w:trPr>
        <w:tc>
          <w:tcPr>
            <w:tcW w:w="5000" w:type="pct"/>
          </w:tcPr>
          <w:p w14:paraId="7CEC7BA9" w14:textId="7ACD8E90"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3F90D562" w14:textId="77777777" w:rsidTr="00067EB4">
        <w:trPr>
          <w:trHeight w:val="170"/>
          <w:jc w:val="center"/>
        </w:trPr>
        <w:tc>
          <w:tcPr>
            <w:tcW w:w="5000" w:type="pct"/>
          </w:tcPr>
          <w:p w14:paraId="16A47E60" w14:textId="5DFFC42E"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3815EFDA" wp14:editId="6FB3715D">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4AD189B5" w14:textId="77777777" w:rsidTr="00067EB4">
        <w:trPr>
          <w:trHeight w:val="328"/>
          <w:jc w:val="center"/>
        </w:trPr>
        <w:tc>
          <w:tcPr>
            <w:tcW w:w="5000" w:type="pct"/>
          </w:tcPr>
          <w:p w14:paraId="3256E665" w14:textId="4EB08EE6"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6A027FC4" w14:textId="373D66AA"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470097A3" w14:textId="77777777" w:rsidTr="00067EB4">
        <w:trPr>
          <w:trHeight w:val="170"/>
          <w:jc w:val="center"/>
        </w:trPr>
        <w:tc>
          <w:tcPr>
            <w:tcW w:w="5000" w:type="pct"/>
          </w:tcPr>
          <w:p w14:paraId="68740C16" w14:textId="5948ACFF"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560A1C4B" w14:textId="77777777" w:rsidTr="00067EB4">
        <w:trPr>
          <w:trHeight w:val="170"/>
          <w:jc w:val="center"/>
        </w:trPr>
        <w:tc>
          <w:tcPr>
            <w:tcW w:w="5000" w:type="pct"/>
          </w:tcPr>
          <w:p w14:paraId="7CC6146A" w14:textId="4D43801B"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31966D4B" wp14:editId="72EB95C8">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4825" cy="1381125"/>
                          </a:xfrm>
                          <a:prstGeom prst="rect">
                            <a:avLst/>
                          </a:prstGeom>
                        </pic:spPr>
                      </pic:pic>
                    </a:graphicData>
                  </a:graphic>
                </wp:inline>
              </w:drawing>
            </w:r>
          </w:p>
        </w:tc>
      </w:tr>
    </w:tbl>
    <w:p w14:paraId="49984FFD" w14:textId="0632BF61"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503F8089" w14:textId="77777777" w:rsidTr="00067EB4">
        <w:trPr>
          <w:trHeight w:val="170"/>
          <w:jc w:val="center"/>
        </w:trPr>
        <w:tc>
          <w:tcPr>
            <w:tcW w:w="5000" w:type="pct"/>
          </w:tcPr>
          <w:p w14:paraId="577C225F" w14:textId="3DBF06C5" w:rsidR="00067EB4" w:rsidRPr="00645143" w:rsidRDefault="00067EB4" w:rsidP="00067EB4">
            <w:pPr>
              <w:pStyle w:val="FiguraTtulo"/>
              <w:spacing w:before="20" w:after="20"/>
              <w:rPr>
                <w:rFonts w:ascii="CMU Serif" w:hAnsi="CMU Serif" w:cs="CMU Serif"/>
                <w:szCs w:val="20"/>
              </w:rPr>
            </w:pPr>
            <w:bookmarkStart w:id="78" w:name="_Ref40988146"/>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9</w:t>
            </w:r>
            <w:r w:rsidRPr="00645143">
              <w:rPr>
                <w:rFonts w:ascii="CMU Serif" w:hAnsi="CMU Serif" w:cs="CMU Serif"/>
                <w:szCs w:val="20"/>
              </w:rPr>
              <w:fldChar w:fldCharType="end"/>
            </w:r>
            <w:bookmarkEnd w:id="78"/>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4E258DEC" w14:textId="77777777" w:rsidTr="00067EB4">
        <w:trPr>
          <w:trHeight w:val="170"/>
          <w:jc w:val="center"/>
        </w:trPr>
        <w:tc>
          <w:tcPr>
            <w:tcW w:w="5000" w:type="pct"/>
          </w:tcPr>
          <w:p w14:paraId="2F32E26F" w14:textId="7A70946E"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4BFB4AF4" wp14:editId="64B2DEA9">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5050" cy="2105808"/>
                          </a:xfrm>
                          <a:prstGeom prst="rect">
                            <a:avLst/>
                          </a:prstGeom>
                        </pic:spPr>
                      </pic:pic>
                    </a:graphicData>
                  </a:graphic>
                </wp:inline>
              </w:drawing>
            </w:r>
          </w:p>
        </w:tc>
      </w:tr>
    </w:tbl>
    <w:p w14:paraId="3CE67C4B" w14:textId="6089A0F7"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4"/>
        </w:rPr>
        <w:t>Quadro 3.20</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645143" w:rsidRPr="00645143">
        <w:rPr>
          <w:rFonts w:ascii="CMU Serif" w:hAnsi="CMU Serif" w:cs="CMU Serif"/>
          <w:szCs w:val="24"/>
        </w:rPr>
        <w:t>Quadro 3.21</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50C00EA0" w14:textId="1C8D4395" w:rsidR="00645143" w:rsidRDefault="00645143" w:rsidP="00645143">
      <w:pPr>
        <w:spacing w:line="240" w:lineRule="auto"/>
        <w:rPr>
          <w:rFonts w:ascii="CMU Serif" w:hAnsi="CMU Serif" w:cs="CMU Serif"/>
          <w:sz w:val="20"/>
          <w:szCs w:val="20"/>
        </w:rPr>
      </w:pPr>
    </w:p>
    <w:p w14:paraId="72667B00"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14FF3822" w14:textId="77777777" w:rsidTr="00645143">
        <w:trPr>
          <w:trHeight w:val="170"/>
          <w:jc w:val="center"/>
        </w:trPr>
        <w:tc>
          <w:tcPr>
            <w:tcW w:w="5000" w:type="pct"/>
          </w:tcPr>
          <w:p w14:paraId="72FDFDD1" w14:textId="093DA26F" w:rsidR="00645143" w:rsidRPr="00645143" w:rsidRDefault="00645143" w:rsidP="00645143">
            <w:pPr>
              <w:pStyle w:val="FiguraTtulo"/>
              <w:spacing w:before="20" w:after="20"/>
              <w:rPr>
                <w:rFonts w:ascii="CMU Serif" w:hAnsi="CMU Serif" w:cs="CMU Serif"/>
                <w:szCs w:val="20"/>
              </w:rPr>
            </w:pPr>
            <w:bookmarkStart w:id="79"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Pr="00645143">
              <w:rPr>
                <w:rFonts w:ascii="CMU Serif" w:hAnsi="CMU Serif" w:cs="CMU Serif"/>
                <w:noProof/>
                <w:szCs w:val="20"/>
              </w:rPr>
              <w:t>20</w:t>
            </w:r>
            <w:r w:rsidRPr="00645143">
              <w:rPr>
                <w:rFonts w:ascii="CMU Serif" w:hAnsi="CMU Serif" w:cs="CMU Serif"/>
                <w:szCs w:val="20"/>
              </w:rPr>
              <w:fldChar w:fldCharType="end"/>
            </w:r>
            <w:bookmarkEnd w:id="79"/>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Pr="00645143">
              <w:rPr>
                <w:rFonts w:ascii="CMU Serif" w:hAnsi="CMU Serif" w:cs="CMU Serif"/>
              </w:rPr>
              <w:t>[22]</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882AB07" w14:textId="77777777" w:rsidTr="00645143">
        <w:trPr>
          <w:trHeight w:val="170"/>
          <w:jc w:val="center"/>
        </w:trPr>
        <w:tc>
          <w:tcPr>
            <w:tcW w:w="5000" w:type="pct"/>
          </w:tcPr>
          <w:p w14:paraId="1E1937E9"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7C488514" wp14:editId="052651AC">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62500" cy="2124075"/>
                          </a:xfrm>
                          <a:prstGeom prst="rect">
                            <a:avLst/>
                          </a:prstGeom>
                        </pic:spPr>
                      </pic:pic>
                    </a:graphicData>
                  </a:graphic>
                </wp:inline>
              </w:drawing>
            </w:r>
          </w:p>
        </w:tc>
      </w:tr>
    </w:tbl>
    <w:p w14:paraId="57E80D06" w14:textId="77777777" w:rsidR="00645143" w:rsidRPr="00645143" w:rsidRDefault="00645143" w:rsidP="00645143">
      <w:pPr>
        <w:spacing w:line="240" w:lineRule="auto"/>
        <w:rPr>
          <w:rFonts w:ascii="CMU Serif" w:eastAsia="Times New Roman" w:hAnsi="CMU Serif" w:cs="CMU Serif"/>
          <w:sz w:val="20"/>
          <w:szCs w:val="20"/>
          <w:lang w:eastAsia="ar-SA"/>
        </w:rPr>
      </w:pPr>
    </w:p>
    <w:p w14:paraId="2A17DB46" w14:textId="77777777" w:rsidR="00645143" w:rsidRPr="00645143" w:rsidRDefault="00645143" w:rsidP="00645143">
      <w:pPr>
        <w:spacing w:line="240" w:lineRule="auto"/>
        <w:rPr>
          <w:rFonts w:ascii="CMU Serif" w:hAnsi="CMU Serif" w:cs="CMU Serif"/>
          <w:sz w:val="20"/>
          <w:szCs w:val="20"/>
        </w:rPr>
      </w:pPr>
    </w:p>
    <w:p w14:paraId="1B7D3099" w14:textId="1785C03F"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5FC68BD1" w14:textId="77777777" w:rsidTr="00067EB4">
        <w:trPr>
          <w:trHeight w:val="170"/>
          <w:jc w:val="center"/>
        </w:trPr>
        <w:tc>
          <w:tcPr>
            <w:tcW w:w="5000" w:type="pct"/>
          </w:tcPr>
          <w:p w14:paraId="2ABE40BE" w14:textId="00846A78" w:rsidR="00067EB4" w:rsidRPr="00645143" w:rsidRDefault="00067EB4" w:rsidP="00067EB4">
            <w:pPr>
              <w:pStyle w:val="FiguraTtulo"/>
              <w:spacing w:before="20" w:after="20"/>
              <w:rPr>
                <w:rFonts w:ascii="CMU Serif" w:hAnsi="CMU Serif" w:cs="CMU Serif"/>
                <w:szCs w:val="20"/>
              </w:rPr>
            </w:pPr>
            <w:bookmarkStart w:id="80"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sidRPr="00645143">
              <w:rPr>
                <w:rFonts w:ascii="CMU Serif" w:hAnsi="CMU Serif" w:cs="CMU Serif"/>
                <w:noProof/>
                <w:szCs w:val="20"/>
              </w:rPr>
              <w:t>21</w:t>
            </w:r>
            <w:r w:rsidRPr="00645143">
              <w:rPr>
                <w:rFonts w:ascii="CMU Serif" w:hAnsi="CMU Serif" w:cs="CMU Serif"/>
                <w:szCs w:val="20"/>
              </w:rPr>
              <w:fldChar w:fldCharType="end"/>
            </w:r>
            <w:bookmarkEnd w:id="80"/>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093323AD" w14:textId="77777777" w:rsidTr="00067EB4">
        <w:trPr>
          <w:trHeight w:val="170"/>
          <w:jc w:val="center"/>
        </w:trPr>
        <w:tc>
          <w:tcPr>
            <w:tcW w:w="5000" w:type="pct"/>
          </w:tcPr>
          <w:p w14:paraId="5EEEC61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14BD6150" wp14:editId="1B16558F">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31733" cy="6598522"/>
                          </a:xfrm>
                          <a:prstGeom prst="rect">
                            <a:avLst/>
                          </a:prstGeom>
                        </pic:spPr>
                      </pic:pic>
                    </a:graphicData>
                  </a:graphic>
                </wp:inline>
              </w:drawing>
            </w:r>
          </w:p>
        </w:tc>
      </w:tr>
    </w:tbl>
    <w:p w14:paraId="7823DD65" w14:textId="3D208618"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599E2CF8" w14:textId="5CF1775D"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7B1E5DCD" w14:textId="77777777" w:rsidTr="00067EB4">
        <w:tc>
          <w:tcPr>
            <w:tcW w:w="5374" w:type="dxa"/>
            <w:hideMark/>
          </w:tcPr>
          <w:p w14:paraId="3055A0FA" w14:textId="57FD1F5D" w:rsidR="00067EB4" w:rsidRPr="00645143" w:rsidRDefault="00FA6A82"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600D590E" w14:textId="7CF09A16" w:rsidR="00067EB4" w:rsidRPr="0009482A" w:rsidRDefault="00067EB4" w:rsidP="00645143">
            <w:pPr>
              <w:spacing w:before="20" w:after="20"/>
              <w:ind w:right="-110"/>
              <w:jc w:val="right"/>
              <w:rPr>
                <w:rFonts w:ascii="CMU Serif" w:hAnsi="CMU Serif" w:cs="CMU Serif"/>
              </w:rPr>
            </w:pPr>
            <w:bookmarkStart w:id="81"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7</w:t>
            </w:r>
            <w:r w:rsidRPr="0009482A">
              <w:rPr>
                <w:rFonts w:ascii="CMU Serif" w:hAnsi="CMU Serif" w:cs="CMU Serif"/>
                <w:iCs/>
              </w:rPr>
              <w:fldChar w:fldCharType="end"/>
            </w:r>
            <w:r w:rsidRPr="0009482A">
              <w:rPr>
                <w:rFonts w:ascii="CMU Serif" w:hAnsi="CMU Serif" w:cs="CMU Serif"/>
                <w:iCs/>
              </w:rPr>
              <w:t>)</w:t>
            </w:r>
            <w:bookmarkEnd w:id="81"/>
          </w:p>
        </w:tc>
      </w:tr>
    </w:tbl>
    <w:p w14:paraId="57017B01" w14:textId="77777777" w:rsidR="00067EB4" w:rsidRPr="0009482A" w:rsidRDefault="00067EB4" w:rsidP="00645143">
      <w:pPr>
        <w:ind w:firstLine="0"/>
        <w:rPr>
          <w:rFonts w:ascii="CMU Serif" w:hAnsi="CMU Serif" w:cs="CMU Serif"/>
        </w:rPr>
      </w:pPr>
      <w:r w:rsidRPr="0009482A">
        <w:rPr>
          <w:rFonts w:ascii="CMU Serif" w:hAnsi="CMU Serif" w:cs="CMU Serif"/>
        </w:rPr>
        <w:lastRenderedPageBreak/>
        <w:t>Onde:</w:t>
      </w:r>
    </w:p>
    <w:p w14:paraId="6ED8C72D" w14:textId="36FE6F01" w:rsidR="00067EB4" w:rsidRPr="0009482A" w:rsidRDefault="00FA6A82"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0D5E062E" w14:textId="719535F9" w:rsidR="00067EB4" w:rsidRPr="0009482A" w:rsidRDefault="00FA6A8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6B1FDDDD" w14:textId="53DA260E"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408F483E" w14:textId="0ECC621D" w:rsidR="00067EB4" w:rsidRPr="0009482A" w:rsidRDefault="00FA6A8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3D34E29" w14:textId="6AA2F3AF" w:rsidR="00067EB4" w:rsidRPr="0009482A" w:rsidRDefault="00FA6A8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6C6A5A5A" w14:textId="1884C070" w:rsidR="00067EB4" w:rsidRPr="0009482A" w:rsidRDefault="00FA6A8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61071F28" w14:textId="1B21674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E5161D"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E5161D" w:rsidRPr="00645143">
        <w:rPr>
          <w:rFonts w:ascii="CMU Serif" w:hAnsi="CMU Serif" w:cs="CMU Serif"/>
        </w:rPr>
        <w:t>[22]</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8</w:t>
      </w:r>
      <w:r w:rsidR="00645143"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146252AD" w14:textId="77777777" w:rsidTr="00067EB4">
        <w:tc>
          <w:tcPr>
            <w:tcW w:w="5374" w:type="dxa"/>
            <w:hideMark/>
          </w:tcPr>
          <w:p w14:paraId="774A4564" w14:textId="0691BB98" w:rsidR="00067EB4" w:rsidRPr="00E5161D" w:rsidRDefault="00FA6A82"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775509B5" w14:textId="49E11280" w:rsidR="00067EB4" w:rsidRPr="0009482A" w:rsidRDefault="00067EB4" w:rsidP="00645143">
            <w:pPr>
              <w:spacing w:before="20" w:after="20"/>
              <w:ind w:right="-110"/>
              <w:jc w:val="right"/>
              <w:rPr>
                <w:rFonts w:ascii="CMU Serif" w:hAnsi="CMU Serif" w:cs="CMU Serif"/>
              </w:rPr>
            </w:pPr>
            <w:bookmarkStart w:id="82"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82"/>
          </w:p>
        </w:tc>
      </w:tr>
    </w:tbl>
    <w:p w14:paraId="3C22835B"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3161506" w14:textId="3C027060" w:rsidR="00067EB4" w:rsidRPr="0009482A" w:rsidRDefault="00FA6A8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51314E49" w14:textId="7B39927E" w:rsidR="00067EB4" w:rsidRPr="0009482A" w:rsidRDefault="00FA6A8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B952ED1" w14:textId="71F52CF2" w:rsidR="00067EB4" w:rsidRPr="0009482A" w:rsidRDefault="00FA6A8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52A84D34" w14:textId="12AA06B5" w:rsidR="00A06C7E" w:rsidRPr="0009482A" w:rsidRDefault="00FA6A8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363F5636" w14:textId="521E9D98"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1</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0</w:t>
      </w:r>
      <w:r w:rsidRPr="00E5161D">
        <w:rPr>
          <w:rFonts w:ascii="CMU Serif" w:hAnsi="CMU Serif" w:cs="CMU Serif"/>
          <w:szCs w:val="24"/>
        </w:rPr>
        <w:fldChar w:fldCharType="end"/>
      </w:r>
      <w:r w:rsidRPr="00E5161D">
        <w:rPr>
          <w:rFonts w:ascii="CMU Serif" w:hAnsi="CMU Serif" w:cs="CMU Serif"/>
          <w:szCs w:val="24"/>
        </w:rPr>
        <w:t xml:space="preserve"> substituindo o valor da carga da 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iCs/>
        </w:rPr>
        <w:t>(</w:t>
      </w:r>
      <w:r w:rsidR="00645143" w:rsidRPr="00E5161D">
        <w:rPr>
          <w:rFonts w:ascii="CMU Serif" w:hAnsi="CMU Serif" w:cs="CMU Serif"/>
          <w:iCs/>
          <w:noProof/>
        </w:rPr>
        <w:t>3.47</w:t>
      </w:r>
      <w:r w:rsidR="00645143" w:rsidRPr="00E5161D">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1CC437AF" w14:textId="63DB5B47" w:rsidR="00A06C7E" w:rsidRPr="0009482A" w:rsidRDefault="00067EB4" w:rsidP="00645143">
      <w:pPr>
        <w:rPr>
          <w:rFonts w:ascii="CMU Serif" w:hAnsi="CMU Serif" w:cs="CMU Serif"/>
          <w:szCs w:val="24"/>
        </w:rPr>
      </w:pPr>
      <w:r w:rsidRPr="0009482A">
        <w:rPr>
          <w:rFonts w:ascii="CMU Serif" w:hAnsi="CMU Serif" w:cs="CMU Serif"/>
          <w:szCs w:val="24"/>
        </w:rPr>
        <w:lastRenderedPageBreak/>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4FAE1B14" w14:textId="77777777" w:rsidTr="00622F3E">
        <w:tc>
          <w:tcPr>
            <w:tcW w:w="8364" w:type="dxa"/>
            <w:gridSpan w:val="2"/>
            <w:hideMark/>
          </w:tcPr>
          <w:p w14:paraId="75C63362" w14:textId="119F8D2F" w:rsidR="00622F3E" w:rsidRPr="00E5161D" w:rsidRDefault="00622F3E" w:rsidP="00622F3E">
            <w:pPr>
              <w:pStyle w:val="FiguraTtulo"/>
              <w:spacing w:before="20" w:after="20"/>
              <w:rPr>
                <w:rFonts w:ascii="CMU Serif" w:hAnsi="CMU Serif" w:cs="CMU Serif"/>
                <w:bCs/>
                <w:sz w:val="22"/>
                <w:lang w:eastAsia="en-US"/>
              </w:rPr>
            </w:pPr>
            <w:bookmarkStart w:id="83"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645143" w:rsidRPr="00E5161D">
              <w:rPr>
                <w:rFonts w:ascii="CMU Serif" w:hAnsi="CMU Serif" w:cs="CMU Serif"/>
                <w:bCs/>
                <w:noProof/>
                <w:szCs w:val="20"/>
              </w:rPr>
              <w:t>3</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645143" w:rsidRPr="00E5161D">
              <w:rPr>
                <w:rFonts w:ascii="CMU Serif" w:hAnsi="CMU Serif" w:cs="CMU Serif"/>
                <w:bCs/>
                <w:noProof/>
                <w:szCs w:val="20"/>
              </w:rPr>
              <w:t>25</w:t>
            </w:r>
            <w:r w:rsidRPr="00E5161D">
              <w:rPr>
                <w:rFonts w:ascii="CMU Serif" w:hAnsi="CMU Serif" w:cs="CMU Serif"/>
                <w:bCs/>
                <w:szCs w:val="20"/>
              </w:rPr>
              <w:fldChar w:fldCharType="end"/>
            </w:r>
            <w:bookmarkEnd w:id="83"/>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D29BC7D" w14:textId="77777777" w:rsidTr="00622F3E">
        <w:tc>
          <w:tcPr>
            <w:tcW w:w="4187" w:type="dxa"/>
            <w:hideMark/>
          </w:tcPr>
          <w:p w14:paraId="6551BE6E"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2F76902F" wp14:editId="48ED713E">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0C037EF2"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D6A3791" wp14:editId="02648544">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05D20BDE" w14:textId="77777777" w:rsidTr="00622F3E">
        <w:tc>
          <w:tcPr>
            <w:tcW w:w="4187" w:type="dxa"/>
            <w:hideMark/>
          </w:tcPr>
          <w:p w14:paraId="4530F88D" w14:textId="0624380B"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02BC1DDB" w14:textId="6EBBED17"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779D7651" w14:textId="3CE9638A"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74F454C8" w14:textId="77777777" w:rsidTr="00DF777B">
        <w:tc>
          <w:tcPr>
            <w:tcW w:w="4605" w:type="dxa"/>
            <w:hideMark/>
          </w:tcPr>
          <w:p w14:paraId="6ED0EEBE" w14:textId="2730069F" w:rsidR="00622F3E" w:rsidRPr="00E5161D" w:rsidRDefault="00FA6A82"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6063EFD3" w14:textId="1DF58EFF" w:rsidR="00622F3E" w:rsidRPr="0009482A" w:rsidRDefault="00622F3E" w:rsidP="00E5161D">
            <w:pPr>
              <w:jc w:val="right"/>
              <w:rPr>
                <w:rFonts w:ascii="CMU Serif" w:hAnsi="CMU Serif" w:cs="CMU Serif"/>
              </w:rPr>
            </w:pPr>
            <w:bookmarkStart w:id="84"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84"/>
          </w:p>
        </w:tc>
      </w:tr>
    </w:tbl>
    <w:p w14:paraId="1BA39BFE" w14:textId="77777777" w:rsidR="008D4870" w:rsidRDefault="008D4870" w:rsidP="008D4870">
      <w:pPr>
        <w:ind w:firstLine="0"/>
        <w:rPr>
          <w:rFonts w:ascii="CMU Serif" w:hAnsi="CMU Serif" w:cs="CMU Serif"/>
          <w:szCs w:val="24"/>
        </w:rPr>
      </w:pPr>
    </w:p>
    <w:p w14:paraId="5C656268" w14:textId="787AD754" w:rsidR="00622F3E" w:rsidRPr="0009482A" w:rsidRDefault="00622F3E" w:rsidP="008D4870">
      <w:pPr>
        <w:ind w:firstLine="0"/>
        <w:rPr>
          <w:rFonts w:ascii="CMU Serif" w:hAnsi="CMU Serif" w:cs="CMU Serif"/>
          <w:szCs w:val="24"/>
        </w:rPr>
      </w:pPr>
      <w:r w:rsidRPr="0009482A">
        <w:rPr>
          <w:rFonts w:ascii="CMU Serif" w:hAnsi="CMU Serif" w:cs="CMU Serif"/>
          <w:szCs w:val="24"/>
        </w:rPr>
        <w:lastRenderedPageBreak/>
        <w:t>Onde:</w:t>
      </w:r>
    </w:p>
    <w:p w14:paraId="387D2365" w14:textId="1D4AAACD" w:rsidR="00622F3E" w:rsidRPr="0009482A" w:rsidRDefault="00FA6A8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33C3BDF2" w14:textId="535B788E" w:rsidR="00622F3E" w:rsidRPr="0009482A" w:rsidRDefault="00FA6A8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775AC819" w14:textId="624F7871" w:rsidR="00622F3E" w:rsidRPr="0009482A" w:rsidRDefault="00FA6A8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70BB6974" w14:textId="5EDB9D62" w:rsidR="00622F3E" w:rsidRPr="0009482A" w:rsidRDefault="00FA6A8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60C98970" w14:textId="4E990181" w:rsidR="00622F3E" w:rsidRPr="0009482A" w:rsidRDefault="00FA6A8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72F0115C" w14:textId="6133A7CD"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0</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04ED868B" w14:textId="77777777" w:rsidTr="00DF777B">
        <w:tc>
          <w:tcPr>
            <w:tcW w:w="4215" w:type="dxa"/>
            <w:hideMark/>
          </w:tcPr>
          <w:p w14:paraId="7ED6FAAB" w14:textId="159CFD36" w:rsidR="00622F3E" w:rsidRPr="008D4870" w:rsidRDefault="00FA6A82"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185B62E4" w14:textId="05D890AF" w:rsidR="00622F3E" w:rsidRPr="0009482A" w:rsidRDefault="00622F3E" w:rsidP="008D4870">
            <w:pPr>
              <w:jc w:val="right"/>
              <w:rPr>
                <w:rFonts w:ascii="CMU Serif" w:hAnsi="CMU Serif" w:cs="CMU Serif"/>
              </w:rPr>
            </w:pPr>
            <w:bookmarkStart w:id="85"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5"/>
          </w:p>
        </w:tc>
      </w:tr>
    </w:tbl>
    <w:p w14:paraId="274F417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268E2F58" w14:textId="30BC24B2" w:rsidR="00622F3E" w:rsidRPr="0009482A" w:rsidRDefault="00FA6A8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37BB0BA6" w14:textId="7D1CB580" w:rsidR="00622F3E" w:rsidRPr="0009482A" w:rsidRDefault="00FA6A8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1DBAC07D" w14:textId="7CC5369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6</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2CEC28F6" w14:textId="77777777" w:rsidTr="00DF777B">
        <w:trPr>
          <w:trHeight w:val="158"/>
          <w:jc w:val="center"/>
        </w:trPr>
        <w:tc>
          <w:tcPr>
            <w:tcW w:w="5000" w:type="pct"/>
            <w:vAlign w:val="center"/>
          </w:tcPr>
          <w:p w14:paraId="4675B6A1" w14:textId="517493FE" w:rsidR="00622F3E" w:rsidRPr="008D4870" w:rsidRDefault="00622F3E" w:rsidP="00DF777B">
            <w:pPr>
              <w:pStyle w:val="FiguraTtulo"/>
              <w:spacing w:before="40" w:after="40"/>
              <w:rPr>
                <w:rFonts w:ascii="CMU Serif" w:hAnsi="CMU Serif" w:cs="CMU Serif"/>
                <w:bCs/>
                <w:szCs w:val="20"/>
              </w:rPr>
            </w:pPr>
            <w:bookmarkStart w:id="86"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645143" w:rsidRPr="008D4870">
              <w:rPr>
                <w:rFonts w:ascii="CMU Serif" w:hAnsi="CMU Serif" w:cs="CMU Serif"/>
                <w:bCs/>
                <w:noProof/>
                <w:szCs w:val="20"/>
              </w:rPr>
              <w:t>3</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645143" w:rsidRPr="008D4870">
              <w:rPr>
                <w:rFonts w:ascii="CMU Serif" w:hAnsi="CMU Serif" w:cs="CMU Serif"/>
                <w:bCs/>
                <w:noProof/>
                <w:szCs w:val="20"/>
              </w:rPr>
              <w:t>26</w:t>
            </w:r>
            <w:r w:rsidRPr="008D4870">
              <w:rPr>
                <w:rFonts w:ascii="CMU Serif" w:hAnsi="CMU Serif" w:cs="CMU Serif"/>
                <w:bCs/>
                <w:szCs w:val="20"/>
              </w:rPr>
              <w:fldChar w:fldCharType="end"/>
            </w:r>
            <w:bookmarkEnd w:id="86"/>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4E57E8E" w14:textId="77777777" w:rsidTr="00DF777B">
        <w:trPr>
          <w:trHeight w:val="2234"/>
          <w:jc w:val="center"/>
        </w:trPr>
        <w:tc>
          <w:tcPr>
            <w:tcW w:w="5000" w:type="pct"/>
            <w:vAlign w:val="center"/>
          </w:tcPr>
          <w:p w14:paraId="7AEC4379" w14:textId="25DED198"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drawing>
                <wp:inline distT="0" distB="0" distL="0" distR="0" wp14:anchorId="701B6DD6" wp14:editId="4DA846CE">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256070EA" w14:textId="3D0262B4" w:rsidR="00622F3E" w:rsidRPr="0009482A" w:rsidRDefault="00622F3E" w:rsidP="008D4870">
      <w:pPr>
        <w:rPr>
          <w:rFonts w:ascii="CMU Serif" w:hAnsi="CMU Serif" w:cs="CMU Serif"/>
          <w:iCs/>
          <w:szCs w:val="24"/>
        </w:rPr>
      </w:pPr>
      <w:r w:rsidRPr="0009482A">
        <w:rPr>
          <w:rFonts w:ascii="CMU Serif" w:hAnsi="CMU Serif" w:cs="CMU Serif"/>
          <w:iCs/>
          <w:szCs w:val="24"/>
        </w:rPr>
        <w:lastRenderedPageBreak/>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62AEE585" w14:textId="77777777" w:rsidTr="00DF777B">
        <w:tc>
          <w:tcPr>
            <w:tcW w:w="4258" w:type="dxa"/>
            <w:hideMark/>
          </w:tcPr>
          <w:p w14:paraId="7FD886D6" w14:textId="55F2AE07" w:rsidR="00622F3E" w:rsidRPr="008D4870" w:rsidRDefault="00FA6A8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0B9CB09" w14:textId="1EC92892" w:rsidR="00622F3E" w:rsidRPr="0009482A" w:rsidRDefault="00622F3E" w:rsidP="008D4870">
            <w:pPr>
              <w:jc w:val="right"/>
              <w:rPr>
                <w:rFonts w:ascii="CMU Serif" w:hAnsi="CMU Serif" w:cs="CMU Serif"/>
              </w:rPr>
            </w:pPr>
            <w:bookmarkStart w:id="87"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87"/>
          </w:p>
        </w:tc>
      </w:tr>
    </w:tbl>
    <w:p w14:paraId="6AA80391"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4A9DD33A" w14:textId="70ADD53A" w:rsidR="00622F3E" w:rsidRPr="0009482A" w:rsidRDefault="00FA6A8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6ECA782A" w14:textId="681D1F74"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6F0FF038" w14:textId="53580D0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2</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79693B5D" w14:textId="77777777" w:rsidTr="0063080D">
        <w:tc>
          <w:tcPr>
            <w:tcW w:w="4225" w:type="dxa"/>
            <w:hideMark/>
          </w:tcPr>
          <w:p w14:paraId="06E064DE" w14:textId="1C8F381D" w:rsidR="00303567" w:rsidRPr="008D4870" w:rsidRDefault="00FA6A8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698A4AEC" w14:textId="2242E11D" w:rsidR="00303567" w:rsidRPr="0009482A" w:rsidRDefault="00303567" w:rsidP="008D4870">
            <w:pPr>
              <w:jc w:val="right"/>
              <w:rPr>
                <w:rFonts w:ascii="CMU Serif" w:hAnsi="CMU Serif" w:cs="CMU Serif"/>
              </w:rPr>
            </w:pPr>
            <w:bookmarkStart w:id="88"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88"/>
          </w:p>
        </w:tc>
      </w:tr>
    </w:tbl>
    <w:p w14:paraId="208DA52F" w14:textId="4FF91FA9" w:rsidR="0063080D" w:rsidRPr="0009482A" w:rsidRDefault="0063080D" w:rsidP="008D4870">
      <w:pPr>
        <w:rPr>
          <w:rFonts w:ascii="CMU Serif" w:hAnsi="CMU Serif" w:cs="CMU Serif"/>
          <w:szCs w:val="24"/>
        </w:rPr>
      </w:pPr>
      <w:r w:rsidRPr="0009482A">
        <w:rPr>
          <w:rFonts w:ascii="CMU Serif" w:hAnsi="CMU Serif" w:cs="CMU Serif"/>
          <w:szCs w:val="24"/>
        </w:rPr>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13B2627F" w14:textId="23407016"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w:t>
      </w:r>
      <w:r w:rsidRPr="0009482A">
        <w:rPr>
          <w:rFonts w:ascii="CMU Serif" w:hAnsi="CMU Serif" w:cs="CMU Serif"/>
          <w:szCs w:val="24"/>
        </w:rPr>
        <w:lastRenderedPageBreak/>
        <w:t>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7A18BFB9" w14:textId="77777777" w:rsidR="008D4870" w:rsidRPr="0009482A" w:rsidRDefault="008D4870" w:rsidP="008D4870">
      <w:pPr>
        <w:rPr>
          <w:rFonts w:ascii="CMU Serif" w:hAnsi="CMU Serif" w:cs="CMU Serif"/>
          <w:szCs w:val="24"/>
        </w:rPr>
      </w:pPr>
    </w:p>
    <w:bookmarkEnd w:id="0"/>
    <w:p w14:paraId="75669483" w14:textId="03765FD3" w:rsidR="008D7C74" w:rsidRPr="008D4870" w:rsidRDefault="008D7C74" w:rsidP="00165F9E">
      <w:pPr>
        <w:pStyle w:val="Ttulo2"/>
        <w:rPr>
          <w:rFonts w:cs="CMU Serif"/>
          <w:color w:val="auto"/>
        </w:rPr>
      </w:pPr>
      <w:r w:rsidRPr="008D4870">
        <w:rPr>
          <w:rFonts w:cs="CMU Serif"/>
          <w:color w:val="auto"/>
        </w:rPr>
        <w:t>Referências</w:t>
      </w:r>
    </w:p>
    <w:p w14:paraId="416E150C" w14:textId="77777777" w:rsidR="00034343" w:rsidRPr="00034343" w:rsidRDefault="002F5A86" w:rsidP="006152EE">
      <w:pPr>
        <w:pStyle w:val="Bibliografia"/>
        <w:spacing w:before="240" w:after="240"/>
        <w:rPr>
          <w:rFonts w:ascii="CMU Serif" w:hAnsi="CMU Serif" w:cs="CMU Serif"/>
        </w:rPr>
      </w:pPr>
      <w:r w:rsidRPr="0009482A">
        <w:rPr>
          <w:rFonts w:ascii="CMU Serif" w:hAnsi="CMU Serif" w:cs="CMU Serif"/>
        </w:rPr>
        <w:fldChar w:fldCharType="begin"/>
      </w:r>
      <w:r w:rsidR="00807276">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034343" w:rsidRPr="00034343">
        <w:rPr>
          <w:rFonts w:ascii="CMU Serif" w:hAnsi="CMU Serif" w:cs="CMU Serif"/>
        </w:rPr>
        <w:t>[1]</w:t>
      </w:r>
      <w:r w:rsidR="00034343" w:rsidRPr="00034343">
        <w:rPr>
          <w:rFonts w:ascii="CMU Serif" w:hAnsi="CMU Serif" w:cs="CMU Serif"/>
        </w:rPr>
        <w:tab/>
        <w:t>Carvalho RC, Figueiredo Filho JR de. Livro - Cálculo e Detalhamento de Estruturas Usuais de Concreto Armado no Submarino.com. vol. 1. EdUFSCar; 2014.</w:t>
      </w:r>
    </w:p>
    <w:p w14:paraId="372A53DD"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w:t>
      </w:r>
      <w:r w:rsidRPr="00034343">
        <w:rPr>
          <w:rFonts w:ascii="CMU Serif" w:hAnsi="CMU Serif" w:cs="CMU Serif"/>
        </w:rPr>
        <w:tab/>
        <w:t>Beck AT. Confiabilidade e Segurança das Estruturas. 1</w:t>
      </w:r>
      <w:r w:rsidRPr="00034343">
        <w:rPr>
          <w:rFonts w:ascii="CMU Serif" w:hAnsi="CMU Serif" w:cs="CMU Serif"/>
          <w:vertAlign w:val="superscript"/>
        </w:rPr>
        <w:t>a</w:t>
      </w:r>
      <w:r w:rsidRPr="00034343">
        <w:rPr>
          <w:rFonts w:ascii="CMU Serif" w:hAnsi="CMU Serif" w:cs="CMU Serif"/>
        </w:rPr>
        <w:t xml:space="preserve"> edição. GEN LTC; 2019.</w:t>
      </w:r>
    </w:p>
    <w:p w14:paraId="6DE00B57"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3]</w:t>
      </w:r>
      <w:r w:rsidRPr="00034343">
        <w:rPr>
          <w:rFonts w:ascii="CMU Serif" w:hAnsi="CMU Serif" w:cs="CMU Serif"/>
        </w:rPr>
        <w:tab/>
        <w:t>Almeida SRM de. Conceitos sobre segurança nas estruturas 2017.</w:t>
      </w:r>
    </w:p>
    <w:p w14:paraId="4720027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4]</w:t>
      </w:r>
      <w:r w:rsidRPr="00034343">
        <w:rPr>
          <w:rFonts w:ascii="CMU Serif" w:hAnsi="CMU Serif" w:cs="CMU Serif"/>
        </w:rPr>
        <w:tab/>
        <w:t>Henriques AAR. Aplicação de novos conceitos de segurança no dimensionamento do betão estrutural. Doutor em Engenharia Civil. Universidade do Porto, 1998.</w:t>
      </w:r>
    </w:p>
    <w:p w14:paraId="320A6A04"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5]</w:t>
      </w:r>
      <w:r w:rsidRPr="00034343">
        <w:rPr>
          <w:rFonts w:ascii="CMU Serif" w:hAnsi="CMU Serif" w:cs="CMU Serif"/>
        </w:rP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491E16F"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6]</w:t>
      </w:r>
      <w:r w:rsidRPr="00034343">
        <w:rPr>
          <w:rFonts w:ascii="CMU Serif" w:hAnsi="CMU Serif" w:cs="CMU Serif"/>
        </w:rPr>
        <w:tab/>
        <w:t>Castro LA. Análise da segurança no projeto de estruturas: método dos estados limites. Mestrado em Estruturas. Universidade de São Paulo, 1997. https://doi.org/10.11606/D.18.2018.tde-20032018-093641.</w:t>
      </w:r>
    </w:p>
    <w:p w14:paraId="7B82523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7]</w:t>
      </w:r>
      <w:r w:rsidRPr="00034343">
        <w:rPr>
          <w:rFonts w:ascii="CMU Serif" w:hAnsi="CMU Serif" w:cs="CMU Serif"/>
        </w:rPr>
        <w:tab/>
        <w:t>Mancini LC. Pré-dimensionamento de estruturas metálicas em fase de concepção arquitetônica. Universidade Federal de Ouro Preto, 2003.</w:t>
      </w:r>
    </w:p>
    <w:p w14:paraId="5197E6B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lastRenderedPageBreak/>
        <w:t>[8]</w:t>
      </w:r>
      <w:r w:rsidRPr="00034343">
        <w:rPr>
          <w:rFonts w:ascii="CMU Serif" w:hAnsi="CMU Serif" w:cs="CMU Serif"/>
        </w:rPr>
        <w:tab/>
        <w:t>Sales JJ de, Neto JM, Malite M. Segurança nas Estruturas. 2015.</w:t>
      </w:r>
    </w:p>
    <w:p w14:paraId="4B7B985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9]</w:t>
      </w:r>
      <w:r w:rsidRPr="00034343">
        <w:rPr>
          <w:rFonts w:ascii="CMU Serif" w:hAnsi="CMU Serif" w:cs="CMU Serif"/>
        </w:rPr>
        <w:tab/>
        <w:t>Carnevale PB. Comparação entre o dimensionamento de uma estrutura offshore pelo método das tensões admissíveis e pelo método dos estados limites. Universidade Federal do Rio de Janeiro, 2006.</w:t>
      </w:r>
    </w:p>
    <w:p w14:paraId="5F8FCD2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0]</w:t>
      </w:r>
      <w:r w:rsidRPr="00034343">
        <w:rPr>
          <w:rFonts w:ascii="CMU Serif" w:hAnsi="CMU Serif" w:cs="CMU Serif"/>
        </w:rPr>
        <w:tab/>
        <w:t>Neves R de A. Desenvolvimento de modelos mecânico-probabilísticos para estruturas de pavimentos de edifícios. Doutorado em Estruturas. Universidade de São Paulo, 2004. https://doi.org/10.11606/T.18.2004.tde-13042005-081959.</w:t>
      </w:r>
    </w:p>
    <w:p w14:paraId="2ABDDD3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1]</w:t>
      </w:r>
      <w:r w:rsidRPr="00034343">
        <w:rPr>
          <w:rFonts w:ascii="CMU Serif" w:hAnsi="CMU Serif" w:cs="CMU Serif"/>
        </w:rPr>
        <w:tab/>
        <w:t>Ataíde CAV, Corrêa MRS. Estudo comparativo entre o método das tensões admissíveis e o método dos estados limites para a alvenaria estrutural 2006;8:30.</w:t>
      </w:r>
    </w:p>
    <w:p w14:paraId="50DD03A3"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lang w:val="en-US"/>
        </w:rPr>
        <w:t>[12]</w:t>
      </w:r>
      <w:r w:rsidRPr="00034343">
        <w:rPr>
          <w:rFonts w:ascii="CMU Serif" w:hAnsi="CMU Serif" w:cs="CMU Serif"/>
          <w:lang w:val="en-US"/>
        </w:rPr>
        <w:tab/>
        <w:t xml:space="preserve">Melchers RE, Beck AT. Structural reliability analysis and prediction. </w:t>
      </w:r>
      <w:r w:rsidRPr="00034343">
        <w:rPr>
          <w:rFonts w:ascii="CMU Serif" w:hAnsi="CMU Serif" w:cs="CMU Serif"/>
        </w:rPr>
        <w:t>Third edition. Hoboken, NJ: Wiley; 2018.</w:t>
      </w:r>
    </w:p>
    <w:p w14:paraId="49E170EF"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3]</w:t>
      </w:r>
      <w:r w:rsidRPr="00034343">
        <w:rPr>
          <w:rFonts w:ascii="CMU Serif" w:hAnsi="CMU Serif" w:cs="CMU Serif"/>
        </w:rPr>
        <w:tab/>
        <w:t>Associação Brasileira de Normas Técnicas. ABNT NBR 8681: Ações e segurança nas estruturas - procedimento. Rio de Janeiro (RJ): ABNT; 2003.</w:t>
      </w:r>
    </w:p>
    <w:p w14:paraId="68B6702A"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4]</w:t>
      </w:r>
      <w:r w:rsidRPr="00034343">
        <w:rPr>
          <w:rFonts w:ascii="CMU Serif" w:hAnsi="CMU Serif" w:cs="CMU Serif"/>
        </w:rPr>
        <w:tab/>
        <w:t>Associação Brasileira de Normas Técnica – ANBT. NBR 6118. ABNT NBR 6118: Projeto de estruturas de concreto – procedimento. 2014.</w:t>
      </w:r>
    </w:p>
    <w:p w14:paraId="39F9F85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5]</w:t>
      </w:r>
      <w:r w:rsidRPr="00034343">
        <w:rPr>
          <w:rFonts w:ascii="CMU Serif" w:hAnsi="CMU Serif" w:cs="CMU Serif"/>
        </w:rPr>
        <w:tab/>
        <w:t>Associação Brasileira de Normas Técnicas. ABNT NBR 6118: Projeto de estruturas de concreto – procedimento. Rio de Janeiro (RJ): ABNT; 2014.</w:t>
      </w:r>
    </w:p>
    <w:p w14:paraId="45B7F4F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6]</w:t>
      </w:r>
      <w:r w:rsidRPr="00034343">
        <w:rPr>
          <w:rFonts w:ascii="CMU Serif" w:hAnsi="CMU Serif" w:cs="CMU Serif"/>
        </w:rPr>
        <w:tab/>
        <w:t>Mascia N. Sistemas estruturais de edificações e exemplos 2006.</w:t>
      </w:r>
    </w:p>
    <w:p w14:paraId="3D3DBB1D"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7]</w:t>
      </w:r>
      <w:r w:rsidRPr="00034343">
        <w:rPr>
          <w:rFonts w:ascii="CMU Serif" w:hAnsi="CMU Serif" w:cs="CMU Serif"/>
        </w:rPr>
        <w:tab/>
        <w:t>Jacinto LA do C. Avaliação da segurança de pontes existentes. Doutorado em Engenharia Civil. Universidade Nova de Lisboa, 2011.</w:t>
      </w:r>
    </w:p>
    <w:p w14:paraId="04402C65" w14:textId="77777777" w:rsidR="00034343" w:rsidRPr="00034343" w:rsidRDefault="00034343" w:rsidP="006152EE">
      <w:pPr>
        <w:pStyle w:val="Bibliografia"/>
        <w:spacing w:before="240" w:after="240"/>
        <w:rPr>
          <w:rFonts w:ascii="CMU Serif" w:hAnsi="CMU Serif" w:cs="CMU Serif"/>
          <w:lang w:val="en-US"/>
        </w:rPr>
      </w:pPr>
      <w:r w:rsidRPr="00034343">
        <w:rPr>
          <w:rFonts w:ascii="CMU Serif" w:hAnsi="CMU Serif" w:cs="CMU Serif"/>
        </w:rPr>
        <w:t>[18]</w:t>
      </w:r>
      <w:r w:rsidRPr="00034343">
        <w:rPr>
          <w:rFonts w:ascii="CMU Serif" w:hAnsi="CMU Serif" w:cs="CMU Serif"/>
        </w:rPr>
        <w:tab/>
        <w:t xml:space="preserve">Beck AT, Souza Jr. </w:t>
      </w:r>
      <w:r w:rsidRPr="00034343">
        <w:rPr>
          <w:rFonts w:ascii="CMU Serif" w:hAnsi="CMU Serif" w:cs="CMU Serif"/>
          <w:lang w:val="en-US"/>
        </w:rPr>
        <w:t>AC de. A first attempt towards reliability-based calibration of Brazilian structural design codes. J Braz Soc Mech Sci &amp; Eng 2010;32:119–27. https://doi.org/10.1590/S1678-58782010000200004.</w:t>
      </w:r>
    </w:p>
    <w:p w14:paraId="2CF3BE8A"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9]</w:t>
      </w:r>
      <w:r w:rsidRPr="00034343">
        <w:rPr>
          <w:rFonts w:ascii="CMU Serif" w:hAnsi="CMU Serif" w:cs="CMU Serif"/>
        </w:rP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1DE16F2E"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0]</w:t>
      </w:r>
      <w:r w:rsidRPr="00034343">
        <w:rPr>
          <w:rFonts w:ascii="CMU Serif" w:hAnsi="CMU Serif" w:cs="CMU Serif"/>
        </w:rPr>
        <w:tab/>
        <w:t xml:space="preserve">Franco  sérgio de G. Aspectos da abodagem probabilistica na análise estrutural de vasos de pressão de aplicação nuclear. Mestrado em Reatores </w:t>
      </w:r>
      <w:r w:rsidRPr="00034343">
        <w:rPr>
          <w:rFonts w:ascii="CMU Serif" w:hAnsi="CMU Serif" w:cs="CMU Serif"/>
        </w:rPr>
        <w:lastRenderedPageBreak/>
        <w:t>Nucleares de Potência e Tecnologia do Combustível Nuclear. Universidade de São Paulo (USP), 1984.</w:t>
      </w:r>
    </w:p>
    <w:p w14:paraId="6C72F04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1]</w:t>
      </w:r>
      <w:r w:rsidRPr="00034343">
        <w:rPr>
          <w:rFonts w:ascii="CMU Serif" w:hAnsi="CMU Serif" w:cs="CMU Serif"/>
        </w:rPr>
        <w:tab/>
        <w:t>Jacinto LA do C. Betão Estrutural I. Lisboa: Instituto Superior de Engenharia de Lisboa; 2012.</w:t>
      </w:r>
    </w:p>
    <w:p w14:paraId="1078D952"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2]</w:t>
      </w:r>
      <w:r w:rsidRPr="00034343">
        <w:rPr>
          <w:rFonts w:ascii="CMU Serif" w:hAnsi="CMU Serif" w:cs="CMU Serif"/>
        </w:rPr>
        <w:tab/>
        <w:t>Associação Brasileira de Normas Técnicas. ABNT NBR 6120: Carga para o cálculo de estruturas de edificações. 1980.</w:t>
      </w:r>
    </w:p>
    <w:p w14:paraId="0735C64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3]</w:t>
      </w:r>
      <w:r w:rsidRPr="00034343">
        <w:rPr>
          <w:rFonts w:ascii="CMU Serif" w:hAnsi="CMU Serif" w:cs="CMU Serif"/>
        </w:rPr>
        <w:tab/>
        <w:t>Associação Brasileira de Normas Técnicas. ABNT NBR 6123: Forças devidas ao vento em edificações. Rio de Janeiro (RJ): ABNT; 1988.</w:t>
      </w:r>
    </w:p>
    <w:p w14:paraId="35046111"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4]</w:t>
      </w:r>
      <w:r w:rsidRPr="00034343">
        <w:rPr>
          <w:rFonts w:ascii="CMU Serif" w:hAnsi="CMU Serif" w:cs="CMU Serif"/>
        </w:rPr>
        <w:tab/>
        <w:t>Polónia Rios M. Efeito de amortecedores no comportamento dinâmico de edifícios altos sob cargas de vento. Mestrado em Engenharia Civil. Pontifícia Universidade Católica do Rio de Janeiro (PUC-RJ), 2015. https://doi.org/10.17771/PUCRio.acad.25761.</w:t>
      </w:r>
    </w:p>
    <w:p w14:paraId="040CA9C3" w14:textId="77777777" w:rsidR="00034343" w:rsidRPr="00034343" w:rsidRDefault="00034343" w:rsidP="006152EE">
      <w:pPr>
        <w:pStyle w:val="Bibliografia"/>
        <w:spacing w:before="240" w:after="240"/>
        <w:rPr>
          <w:rFonts w:ascii="CMU Serif" w:hAnsi="CMU Serif" w:cs="CMU Serif"/>
          <w:lang w:val="en-US"/>
        </w:rPr>
      </w:pPr>
      <w:r w:rsidRPr="00034343">
        <w:rPr>
          <w:rFonts w:ascii="CMU Serif" w:hAnsi="CMU Serif" w:cs="CMU Serif"/>
          <w:lang w:val="en-US"/>
        </w:rPr>
        <w:t>[25]</w:t>
      </w:r>
      <w:r w:rsidRPr="00034343">
        <w:rPr>
          <w:rFonts w:ascii="CMU Serif" w:hAnsi="CMU Serif" w:cs="CMU Serif"/>
          <w:lang w:val="en-US"/>
        </w:rPr>
        <w:tab/>
        <w:t>Mendis P, Ngo T, Haritos N, Hira A, Samali B, Cheung J. Wind Loading on Tall Buildings n.d.:15.</w:t>
      </w:r>
    </w:p>
    <w:p w14:paraId="74D9567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6]</w:t>
      </w:r>
      <w:r w:rsidRPr="00034343">
        <w:rPr>
          <w:rFonts w:ascii="CMU Serif" w:hAnsi="CMU Serif" w:cs="CMU Serif"/>
        </w:rPr>
        <w:tab/>
        <w:t>Fontoura PCCN de O. Estudo experimental em túnel de vento dos efeitos de vizinhança em edifícios altos. Doutorado em estruturas e Construção Civil. Universidade de Brasília (UnB), 2014.</w:t>
      </w:r>
    </w:p>
    <w:p w14:paraId="50D7B92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7]</w:t>
      </w:r>
      <w:r w:rsidRPr="00034343">
        <w:rPr>
          <w:rFonts w:ascii="CMU Serif" w:hAnsi="CMU Serif" w:cs="CMU Serif"/>
        </w:rPr>
        <w:tab/>
        <w:t>Limas LF, Loredo-Souza AM. Determinação da influência da forma da seção transversal na resposta dinâmica de pontes através de ensaios em túnel de vento e identificação de sistemas 2008;5:36.</w:t>
      </w:r>
    </w:p>
    <w:p w14:paraId="7EE7BD0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8]</w:t>
      </w:r>
      <w:r w:rsidRPr="00034343">
        <w:rPr>
          <w:rFonts w:ascii="CMU Serif" w:hAnsi="CMU Serif" w:cs="CMU Serif"/>
        </w:rPr>
        <w:tab/>
        <w:t>Araújo JM de. Projeto Estrutural de Edifícios de Concreto Armado. Rio Grande: Editora Dunas; 2014.</w:t>
      </w:r>
    </w:p>
    <w:p w14:paraId="1B4A980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9]</w:t>
      </w:r>
      <w:r w:rsidRPr="00034343">
        <w:rPr>
          <w:rFonts w:ascii="CMU Serif" w:hAnsi="CMU Serif" w:cs="CMU Serif"/>
        </w:rPr>
        <w:tab/>
        <w:t>Blandón NAR. A dissipação de energia em estruturas de edifícios sob ação sísmica. Doutorado em ciências de engenharia civil. Universidade Federal do Rio de Janeiro (UFRJ), 2003.</w:t>
      </w:r>
    </w:p>
    <w:p w14:paraId="17B7BF5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30]</w:t>
      </w:r>
      <w:r w:rsidRPr="00034343">
        <w:rPr>
          <w:rFonts w:ascii="CMU Serif" w:hAnsi="CMU Serif" w:cs="CMU Serif"/>
        </w:rPr>
        <w:tab/>
        <w:t>Bastos PS dos S. Lajes de concreto armado. Bauru: Unesp; 2020.</w:t>
      </w:r>
    </w:p>
    <w:p w14:paraId="76F7D5DE" w14:textId="01F83EF8" w:rsidR="005D2105" w:rsidRPr="0009482A" w:rsidRDefault="002F5A86" w:rsidP="006152EE">
      <w:pPr>
        <w:spacing w:before="240" w:after="240"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66"/>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0169F" w14:textId="77777777" w:rsidR="00FA6A82" w:rsidRDefault="00FA6A82" w:rsidP="00FE5C7F">
      <w:pPr>
        <w:spacing w:before="0" w:after="0" w:line="240" w:lineRule="auto"/>
      </w:pPr>
      <w:r>
        <w:separator/>
      </w:r>
    </w:p>
  </w:endnote>
  <w:endnote w:type="continuationSeparator" w:id="0">
    <w:p w14:paraId="33E2FFA2" w14:textId="77777777" w:rsidR="00FA6A82" w:rsidRDefault="00FA6A82"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F8B3A" w14:textId="77777777" w:rsidR="00FA6A82" w:rsidRDefault="00FA6A82" w:rsidP="00FE5C7F">
      <w:pPr>
        <w:spacing w:before="0" w:after="0" w:line="240" w:lineRule="auto"/>
      </w:pPr>
      <w:r>
        <w:separator/>
      </w:r>
    </w:p>
  </w:footnote>
  <w:footnote w:type="continuationSeparator" w:id="0">
    <w:p w14:paraId="5B55EA7F" w14:textId="77777777" w:rsidR="00FA6A82" w:rsidRDefault="00FA6A82" w:rsidP="00FE5C7F">
      <w:pPr>
        <w:spacing w:before="0" w:after="0" w:line="240" w:lineRule="auto"/>
      </w:pPr>
      <w:r>
        <w:continuationSeparator/>
      </w:r>
    </w:p>
  </w:footnote>
  <w:footnote w:id="1">
    <w:p w14:paraId="494C858D" w14:textId="77777777" w:rsidR="00BD7495" w:rsidRPr="00FD0FA9" w:rsidRDefault="00BD7495" w:rsidP="002F5A86">
      <w:pPr>
        <w:pStyle w:val="Notaderodape"/>
        <w:rPr>
          <w:shd w:val="clear" w:color="auto" w:fill="FFFFFF"/>
        </w:rPr>
      </w:pPr>
      <w:r w:rsidRPr="00906432">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3FED353A" w14:textId="383A177E" w:rsidR="00BD7495" w:rsidRPr="00853C7F" w:rsidRDefault="00BD7495" w:rsidP="00853C7F">
      <w:pPr>
        <w:pStyle w:val="Textodenotaderodap"/>
        <w:ind w:left="709" w:firstLine="0"/>
        <w:rPr>
          <w:sz w:val="18"/>
          <w:szCs w:val="18"/>
        </w:rPr>
      </w:pPr>
      <w:r w:rsidRPr="00853C7F">
        <w:rPr>
          <w:rFonts w:ascii="CMU Serif" w:hAnsi="CMU Serif" w:cs="CMU Serif"/>
          <w:sz w:val="18"/>
          <w:szCs w:val="18"/>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10]","plainCitation":"[2,10]","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F811F1">
        <w:rPr>
          <w:rFonts w:ascii="CMU Serif" w:hAnsi="CMU Serif" w:cs="CMU Serif"/>
          <w:sz w:val="18"/>
        </w:rPr>
        <w:t>[2,10]</w:t>
      </w:r>
      <w:r>
        <w:rPr>
          <w:rFonts w:ascii="CMU Serif" w:hAnsi="CMU Serif" w:cs="CMU Serif"/>
          <w:sz w:val="18"/>
          <w:szCs w:val="18"/>
        </w:rPr>
        <w:fldChar w:fldCharType="end"/>
      </w:r>
      <w:r>
        <w:rPr>
          <w:rFonts w:ascii="CMU Serif" w:hAnsi="CMU Serif" w:cs="CMU Serif"/>
          <w:sz w:val="18"/>
          <w:szCs w:val="18"/>
        </w:rPr>
        <w:t>.</w:t>
      </w:r>
    </w:p>
  </w:footnote>
  <w:footnote w:id="3">
    <w:p w14:paraId="31A5D97A" w14:textId="04CF36EC" w:rsidR="00BD7495" w:rsidRPr="00F811F1" w:rsidRDefault="00BD7495" w:rsidP="00F811F1">
      <w:pPr>
        <w:pStyle w:val="Textodenotaderodap"/>
        <w:ind w:left="709" w:firstLine="0"/>
        <w:rPr>
          <w:rFonts w:ascii="CMU Serif" w:hAnsi="CMU Serif" w:cs="CMU Serif"/>
          <w:sz w:val="18"/>
          <w:szCs w:val="18"/>
        </w:rPr>
      </w:pPr>
      <w:r w:rsidRPr="00F811F1">
        <w:rPr>
          <w:rStyle w:val="Refdenotaderodap"/>
          <w:rFonts w:ascii="CMU Serif" w:hAnsi="CMU Serif" w:cs="CMU Serif"/>
          <w:sz w:val="18"/>
          <w:szCs w:val="18"/>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4EEBF081" w14:textId="325BFCEE" w:rsidR="00BD7495" w:rsidRDefault="00BD7495">
      <w:pPr>
        <w:pStyle w:val="Textodenotaderodap"/>
      </w:pPr>
      <w:r w:rsidRPr="00906432">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BD7495" w:rsidRDefault="00BD7495">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BD7495" w:rsidRDefault="00BD749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8"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9"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0"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5"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9"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0" w15:restartNumberingAfterBreak="0">
    <w:nsid w:val="55387D96"/>
    <w:multiLevelType w:val="multilevel"/>
    <w:tmpl w:val="C6CE5208"/>
    <w:lvl w:ilvl="0">
      <w:start w:val="3"/>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3"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6"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30"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1"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2"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3"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4"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6"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7"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8"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0"/>
  </w:num>
  <w:num w:numId="2">
    <w:abstractNumId w:val="1"/>
  </w:num>
  <w:num w:numId="3">
    <w:abstractNumId w:val="17"/>
  </w:num>
  <w:num w:numId="4">
    <w:abstractNumId w:val="4"/>
  </w:num>
  <w:num w:numId="5">
    <w:abstractNumId w:val="34"/>
  </w:num>
  <w:num w:numId="6">
    <w:abstractNumId w:val="38"/>
  </w:num>
  <w:num w:numId="7">
    <w:abstractNumId w:val="25"/>
  </w:num>
  <w:num w:numId="8">
    <w:abstractNumId w:val="11"/>
  </w:num>
  <w:num w:numId="9">
    <w:abstractNumId w:val="0"/>
  </w:num>
  <w:num w:numId="10">
    <w:abstractNumId w:val="15"/>
  </w:num>
  <w:num w:numId="11">
    <w:abstractNumId w:val="35"/>
  </w:num>
  <w:num w:numId="12">
    <w:abstractNumId w:val="8"/>
  </w:num>
  <w:num w:numId="13">
    <w:abstractNumId w:val="2"/>
  </w:num>
  <w:num w:numId="14">
    <w:abstractNumId w:val="28"/>
  </w:num>
  <w:num w:numId="15">
    <w:abstractNumId w:val="3"/>
  </w:num>
  <w:num w:numId="16">
    <w:abstractNumId w:val="10"/>
  </w:num>
  <w:num w:numId="17">
    <w:abstractNumId w:val="5"/>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26"/>
  </w:num>
  <w:num w:numId="22">
    <w:abstractNumId w:val="19"/>
  </w:num>
  <w:num w:numId="23">
    <w:abstractNumId w:val="37"/>
  </w:num>
  <w:num w:numId="24">
    <w:abstractNumId w:val="6"/>
  </w:num>
  <w:num w:numId="25">
    <w:abstractNumId w:val="14"/>
  </w:num>
  <w:num w:numId="26">
    <w:abstractNumId w:val="30"/>
  </w:num>
  <w:num w:numId="27">
    <w:abstractNumId w:val="9"/>
  </w:num>
  <w:num w:numId="28">
    <w:abstractNumId w:val="18"/>
  </w:num>
  <w:num w:numId="29">
    <w:abstractNumId w:val="23"/>
  </w:num>
  <w:num w:numId="30">
    <w:abstractNumId w:val="7"/>
  </w:num>
  <w:num w:numId="31">
    <w:abstractNumId w:val="13"/>
  </w:num>
  <w:num w:numId="32">
    <w:abstractNumId w:val="32"/>
  </w:num>
  <w:num w:numId="33">
    <w:abstractNumId w:val="36"/>
  </w:num>
  <w:num w:numId="34">
    <w:abstractNumId w:val="27"/>
  </w:num>
  <w:num w:numId="35">
    <w:abstractNumId w:val="33"/>
  </w:num>
  <w:num w:numId="36">
    <w:abstractNumId w:val="31"/>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21"/>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7438"/>
    <w:rsid w:val="00221FCB"/>
    <w:rsid w:val="00223724"/>
    <w:rsid w:val="00236340"/>
    <w:rsid w:val="002378AB"/>
    <w:rsid w:val="0024067D"/>
    <w:rsid w:val="002431D8"/>
    <w:rsid w:val="00252D3C"/>
    <w:rsid w:val="00252DCB"/>
    <w:rsid w:val="002636A6"/>
    <w:rsid w:val="00266535"/>
    <w:rsid w:val="00290BD6"/>
    <w:rsid w:val="00291CD5"/>
    <w:rsid w:val="002A399D"/>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69D3"/>
    <w:rsid w:val="0057279F"/>
    <w:rsid w:val="00573051"/>
    <w:rsid w:val="00581CBF"/>
    <w:rsid w:val="005917D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DD0"/>
    <w:rsid w:val="005D1F31"/>
    <w:rsid w:val="005D2105"/>
    <w:rsid w:val="005E38FD"/>
    <w:rsid w:val="005E47B5"/>
    <w:rsid w:val="005F1E33"/>
    <w:rsid w:val="005F28B4"/>
    <w:rsid w:val="005F52C1"/>
    <w:rsid w:val="005F7AF8"/>
    <w:rsid w:val="00607EAE"/>
    <w:rsid w:val="0061274F"/>
    <w:rsid w:val="006144E2"/>
    <w:rsid w:val="006152EE"/>
    <w:rsid w:val="006156FB"/>
    <w:rsid w:val="00622F3E"/>
    <w:rsid w:val="006234F5"/>
    <w:rsid w:val="00624D30"/>
    <w:rsid w:val="00624FD0"/>
    <w:rsid w:val="00626A91"/>
    <w:rsid w:val="0063080D"/>
    <w:rsid w:val="006346A9"/>
    <w:rsid w:val="006349C2"/>
    <w:rsid w:val="00645143"/>
    <w:rsid w:val="00655DCF"/>
    <w:rsid w:val="00657B92"/>
    <w:rsid w:val="0066264E"/>
    <w:rsid w:val="006644A5"/>
    <w:rsid w:val="00665415"/>
    <w:rsid w:val="00670233"/>
    <w:rsid w:val="00670311"/>
    <w:rsid w:val="00670F9C"/>
    <w:rsid w:val="00672E06"/>
    <w:rsid w:val="00677983"/>
    <w:rsid w:val="0068010C"/>
    <w:rsid w:val="006804E1"/>
    <w:rsid w:val="00692B1A"/>
    <w:rsid w:val="0069325F"/>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2C6D"/>
    <w:rsid w:val="00763997"/>
    <w:rsid w:val="00770D2B"/>
    <w:rsid w:val="00771F9C"/>
    <w:rsid w:val="00773541"/>
    <w:rsid w:val="00776533"/>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9115C"/>
    <w:rsid w:val="00893CAA"/>
    <w:rsid w:val="008A768C"/>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4BCA"/>
    <w:rsid w:val="009604DA"/>
    <w:rsid w:val="009619AE"/>
    <w:rsid w:val="00965206"/>
    <w:rsid w:val="00966E33"/>
    <w:rsid w:val="009810B9"/>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2645"/>
    <w:rsid w:val="00C35EF6"/>
    <w:rsid w:val="00C53609"/>
    <w:rsid w:val="00C5373B"/>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2058"/>
    <w:rsid w:val="00DE354A"/>
    <w:rsid w:val="00DE4AAF"/>
    <w:rsid w:val="00DE4E7A"/>
    <w:rsid w:val="00DE7DE3"/>
    <w:rsid w:val="00DF3DF6"/>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31F6"/>
    <w:rsid w:val="00E670D6"/>
    <w:rsid w:val="00E712FD"/>
    <w:rsid w:val="00E733AB"/>
    <w:rsid w:val="00E751DD"/>
    <w:rsid w:val="00E81461"/>
    <w:rsid w:val="00E8328E"/>
    <w:rsid w:val="00E865B1"/>
    <w:rsid w:val="00E92423"/>
    <w:rsid w:val="00E92FC5"/>
    <w:rsid w:val="00E95440"/>
    <w:rsid w:val="00E968A4"/>
    <w:rsid w:val="00E96A3B"/>
    <w:rsid w:val="00EA3540"/>
    <w:rsid w:val="00EA5CE6"/>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6A18"/>
    <w:rsid w:val="00F5036A"/>
    <w:rsid w:val="00F507DC"/>
    <w:rsid w:val="00F51EBA"/>
    <w:rsid w:val="00F54267"/>
    <w:rsid w:val="00F54C46"/>
    <w:rsid w:val="00F552ED"/>
    <w:rsid w:val="00F72D08"/>
    <w:rsid w:val="00F737D4"/>
    <w:rsid w:val="00F76272"/>
    <w:rsid w:val="00F7720F"/>
    <w:rsid w:val="00F80D71"/>
    <w:rsid w:val="00F811F1"/>
    <w:rsid w:val="00F8692C"/>
    <w:rsid w:val="00F86E45"/>
    <w:rsid w:val="00F92E67"/>
    <w:rsid w:val="00F9491B"/>
    <w:rsid w:val="00F96590"/>
    <w:rsid w:val="00F9734B"/>
    <w:rsid w:val="00FA28F9"/>
    <w:rsid w:val="00FA50DE"/>
    <w:rsid w:val="00FA5572"/>
    <w:rsid w:val="00FA6A82"/>
    <w:rsid w:val="00FB1C12"/>
    <w:rsid w:val="00FC0F5D"/>
    <w:rsid w:val="00FC1CC2"/>
    <w:rsid w:val="00FC3837"/>
    <w:rsid w:val="00FC40D6"/>
    <w:rsid w:val="00FC45BD"/>
    <w:rsid w:val="00FC7BF9"/>
    <w:rsid w:val="00FD409C"/>
    <w:rsid w:val="00FD4D3B"/>
    <w:rsid w:val="00FD6BEE"/>
    <w:rsid w:val="00FE2852"/>
    <w:rsid w:val="00FE30C9"/>
    <w:rsid w:val="00FE51A6"/>
    <w:rsid w:val="00FE5528"/>
    <w:rsid w:val="00FE5C7F"/>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s://www.youtube.com/watch?v=P7RQr72eigI" TargetMode="External"/><Relationship Id="rId42" Type="http://schemas.openxmlformats.org/officeDocument/2006/relationships/image" Target="media/image29.png"/><Relationship Id="rId47" Type="http://schemas.openxmlformats.org/officeDocument/2006/relationships/hyperlink" Target="https://www.youtube.com/watch?v=PenLW-xfMys" TargetMode="External"/><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4.svg"/><Relationship Id="rId24" Type="http://schemas.openxmlformats.org/officeDocument/2006/relationships/image" Target="media/image15.wmf"/><Relationship Id="rId32" Type="http://schemas.openxmlformats.org/officeDocument/2006/relationships/image" Target="media/image21.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www.ebanataw.com.br/roberto/vento/index.php" TargetMode="External"/><Relationship Id="rId30" Type="http://schemas.openxmlformats.org/officeDocument/2006/relationships/image" Target="media/image19.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pdesign.sitehost.iu.edu/me360/me360_lecture8.html"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youtube.com/watch?v=3CMlXyV2XnE" TargetMode="External"/><Relationship Id="rId38" Type="http://schemas.openxmlformats.org/officeDocument/2006/relationships/image" Target="media/image25.jpe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28.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hyperlink" Target="https://www.youtube.com/watch?v=uZrbqwrrr0o" TargetMode="External"/><Relationship Id="rId36" Type="http://schemas.openxmlformats.org/officeDocument/2006/relationships/image" Target="media/image23.jpe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oleObject" Target="embeddings/oleObject1.bin"/><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yperlink" Target="https://github.com/livroeca1/LIVRO-ECA-1-VOL-1/blob/main/Exemplos%20Cap.%202.xlsx" TargetMode="External"/><Relationship Id="rId18" Type="http://schemas.openxmlformats.org/officeDocument/2006/relationships/image" Target="media/image9.png"/><Relationship Id="rId39" Type="http://schemas.openxmlformats.org/officeDocument/2006/relationships/image" Target="media/image26.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71</Pages>
  <Words>33951</Words>
  <Characters>183337</Characters>
  <Application>Microsoft Office Word</Application>
  <DocSecurity>0</DocSecurity>
  <Lines>1527</Lines>
  <Paragraphs>4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7</cp:revision>
  <cp:lastPrinted>2020-03-21T20:28:00Z</cp:lastPrinted>
  <dcterms:created xsi:type="dcterms:W3CDTF">2021-04-08T13:35:00Z</dcterms:created>
  <dcterms:modified xsi:type="dcterms:W3CDTF">2021-05-1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GHI1aEA"/&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